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0B7238" w:rsidRDefault="00300E56" w:rsidP="00B57E6F">
            <w:pPr>
              <w:ind w:left="-107"/>
              <w:outlineLvl w:val="2"/>
              <w:rPr>
                <w:rFonts w:ascii="Tahoma" w:hAnsi="Tahoma" w:cs="Tahoma"/>
                <w:bCs/>
                <w:color w:val="000000"/>
                <w:sz w:val="14"/>
                <w:szCs w:val="14"/>
                <w:lang w:val="it-IT" w:eastAsia="it-IT"/>
              </w:rPr>
            </w:pPr>
            <w:r w:rsidRPr="000B7238">
              <w:rPr>
                <w:rFonts w:ascii="Tahoma" w:hAnsi="Tahoma" w:cs="Tahoma"/>
                <w:iCs/>
                <w:color w:val="333333"/>
                <w:sz w:val="14"/>
                <w:szCs w:val="14"/>
                <w:lang w:val="it-IT" w:eastAsia="it-IT"/>
              </w:rPr>
              <w:t>Guest Editors:</w:t>
            </w:r>
            <w:r w:rsidR="00904C62" w:rsidRPr="000B7238">
              <w:rPr>
                <w:rFonts w:ascii="Tahoma" w:hAnsi="Tahoma" w:cs="Tahoma"/>
                <w:iCs/>
                <w:color w:val="333333"/>
                <w:sz w:val="14"/>
                <w:szCs w:val="14"/>
                <w:lang w:val="it-IT" w:eastAsia="it-IT"/>
              </w:rPr>
              <w:t xml:space="preserve"> </w:t>
            </w:r>
            <w:r w:rsidR="00B57E6F" w:rsidRPr="000B7238">
              <w:rPr>
                <w:rFonts w:ascii="Tahoma" w:hAnsi="Tahoma" w:cs="Tahoma"/>
                <w:color w:val="000000"/>
                <w:sz w:val="14"/>
                <w:szCs w:val="14"/>
                <w:shd w:val="clear" w:color="auto" w:fill="FFFFFF"/>
                <w:lang w:val="it-IT"/>
              </w:rPr>
              <w:t xml:space="preserve">Valerio Cozzani, </w:t>
            </w:r>
            <w:r w:rsidR="001331DF" w:rsidRPr="000B7238">
              <w:rPr>
                <w:rFonts w:ascii="Tahoma" w:hAnsi="Tahoma" w:cs="Tahoma"/>
                <w:color w:val="000000"/>
                <w:sz w:val="14"/>
                <w:szCs w:val="14"/>
                <w:shd w:val="clear" w:color="auto" w:fill="FFFFFF"/>
                <w:lang w:val="it-IT"/>
              </w:rPr>
              <w:t>Bruno Fabiano</w:t>
            </w:r>
            <w:r w:rsidR="00B57E6F" w:rsidRPr="000B7238">
              <w:rPr>
                <w:rFonts w:ascii="Tahoma" w:hAnsi="Tahoma" w:cs="Tahoma"/>
                <w:color w:val="000000"/>
                <w:sz w:val="14"/>
                <w:szCs w:val="14"/>
                <w:shd w:val="clear" w:color="auto" w:fill="FFFFFF"/>
                <w:lang w:val="it-IT"/>
              </w:rPr>
              <w:t xml:space="preserve">, </w:t>
            </w:r>
            <w:r w:rsidR="00B57E6F" w:rsidRPr="000B7238">
              <w:rPr>
                <w:rFonts w:ascii="Tahoma" w:hAnsi="Tahoma" w:cs="Tahoma"/>
                <w:bCs/>
                <w:color w:val="000000"/>
                <w:sz w:val="14"/>
                <w:szCs w:val="14"/>
                <w:lang w:val="it-IT" w:eastAsia="it-IT"/>
              </w:rPr>
              <w:t>Genserik Reniers</w:t>
            </w:r>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8AE8308" w14:textId="5990972F" w:rsidR="004E0F84" w:rsidRPr="00AC7B65" w:rsidRDefault="004E0F84" w:rsidP="004E0F84">
      <w:pPr>
        <w:pStyle w:val="CETTitle"/>
      </w:pPr>
      <w:r w:rsidRPr="00AC7B65">
        <w:lastRenderedPageBreak/>
        <w:t xml:space="preserve">Assessment of </w:t>
      </w:r>
      <w:r w:rsidR="00920ECF">
        <w:t>F</w:t>
      </w:r>
      <w:r w:rsidRPr="00AC7B65">
        <w:t xml:space="preserve">ailure </w:t>
      </w:r>
      <w:r w:rsidR="00920ECF">
        <w:t>F</w:t>
      </w:r>
      <w:r w:rsidRPr="00AC7B65">
        <w:t xml:space="preserve">requencies of </w:t>
      </w:r>
      <w:r w:rsidR="00920ECF">
        <w:t>P</w:t>
      </w:r>
      <w:r w:rsidRPr="00AC7B65">
        <w:t xml:space="preserve">ipelines in </w:t>
      </w:r>
      <w:r w:rsidR="00920ECF">
        <w:t>N</w:t>
      </w:r>
      <w:r w:rsidRPr="00AC7B65">
        <w:t xml:space="preserve">atech </w:t>
      </w:r>
      <w:r w:rsidR="00920ECF">
        <w:t>E</w:t>
      </w:r>
      <w:r w:rsidRPr="00AC7B65">
        <w:t xml:space="preserve">vents </w:t>
      </w:r>
      <w:r w:rsidR="00920ECF">
        <w:t>T</w:t>
      </w:r>
      <w:r w:rsidR="00920ECF" w:rsidRPr="00AC7B65">
        <w:t xml:space="preserve">riggered </w:t>
      </w:r>
      <w:r w:rsidRPr="00AC7B65">
        <w:t xml:space="preserve">by </w:t>
      </w:r>
      <w:r w:rsidR="00920ECF">
        <w:t>E</w:t>
      </w:r>
      <w:r w:rsidR="00920ECF" w:rsidRPr="00AC7B65">
        <w:t>arthquakes</w:t>
      </w:r>
    </w:p>
    <w:p w14:paraId="0488FED2" w14:textId="03564359" w:rsidR="00B57E6F" w:rsidRPr="000B7238" w:rsidRDefault="004E0F84" w:rsidP="00B57E6F">
      <w:pPr>
        <w:pStyle w:val="CETAuthors"/>
        <w:rPr>
          <w:lang w:val="it-IT"/>
        </w:rPr>
      </w:pPr>
      <w:r w:rsidRPr="000B7238">
        <w:rPr>
          <w:lang w:val="it-IT"/>
        </w:rPr>
        <w:t>Fabiola Amaducci, Alessio Misuri</w:t>
      </w:r>
      <w:r w:rsidR="00B57E6F" w:rsidRPr="000B7238">
        <w:rPr>
          <w:lang w:val="it-IT"/>
        </w:rPr>
        <w:t xml:space="preserve">, </w:t>
      </w:r>
      <w:r w:rsidRPr="000B7238">
        <w:rPr>
          <w:lang w:val="it-IT"/>
        </w:rPr>
        <w:t>Ernesto Salzano, Valerio Cozzani*</w:t>
      </w:r>
    </w:p>
    <w:p w14:paraId="1F625C3D" w14:textId="32EDEC33" w:rsidR="004E0F84" w:rsidRPr="00AC7B65" w:rsidRDefault="004E0F84" w:rsidP="004E0F84">
      <w:pPr>
        <w:pStyle w:val="CETAddress"/>
        <w:rPr>
          <w:rFonts w:ascii="Times New Roman" w:hAnsi="Times New Roman"/>
          <w:sz w:val="24"/>
          <w:szCs w:val="24"/>
          <w:lang w:eastAsia="it-IT"/>
        </w:rPr>
      </w:pPr>
      <w:r w:rsidRPr="00AC7B65">
        <w:rPr>
          <w:shd w:val="clear" w:color="auto" w:fill="FFFFFF"/>
          <w:lang w:eastAsia="it-IT"/>
        </w:rPr>
        <w:t>Department of Civil, Chemical, Environmental, and Materials Engineering</w:t>
      </w:r>
      <w:r w:rsidR="00AC7B65">
        <w:rPr>
          <w:shd w:val="clear" w:color="auto" w:fill="FFFFFF"/>
          <w:lang w:eastAsia="it-IT"/>
        </w:rPr>
        <w:t xml:space="preserve"> – DICAM, University of Bologna, Bologna, Italy</w:t>
      </w:r>
    </w:p>
    <w:p w14:paraId="73F1267A" w14:textId="1FAA1233" w:rsidR="00B57E6F" w:rsidRPr="00AC7B65" w:rsidRDefault="004E0F84" w:rsidP="004E0F84">
      <w:pPr>
        <w:pStyle w:val="CETemail"/>
        <w:rPr>
          <w:rFonts w:ascii="Times" w:eastAsiaTheme="minorHAnsi" w:hAnsi="Times" w:cs="Times"/>
          <w:sz w:val="24"/>
          <w:szCs w:val="24"/>
        </w:rPr>
      </w:pPr>
      <w:r w:rsidRPr="00AC7B65">
        <w:rPr>
          <w:rFonts w:eastAsiaTheme="minorHAnsi"/>
        </w:rPr>
        <w:t>valerio.cozzani@unibo.it</w:t>
      </w:r>
    </w:p>
    <w:p w14:paraId="2674F785" w14:textId="6FB68DFA" w:rsidR="00643D19" w:rsidRPr="009166D5" w:rsidRDefault="00866246" w:rsidP="009166D5">
      <w:pPr>
        <w:pStyle w:val="CETBodytext"/>
      </w:pPr>
      <w:r>
        <w:t>During</w:t>
      </w:r>
      <w:r w:rsidRPr="00EA3FD1">
        <w:t xml:space="preserve"> </w:t>
      </w:r>
      <w:r w:rsidR="00EA3FD1" w:rsidRPr="00EA3FD1">
        <w:t xml:space="preserve">a seismic event, underground pipelines can </w:t>
      </w:r>
      <w:r>
        <w:t xml:space="preserve">undergo to </w:t>
      </w:r>
      <w:r w:rsidR="00EA3FD1" w:rsidRPr="00EA3FD1">
        <w:t xml:space="preserve">significant </w:t>
      </w:r>
      <w:r>
        <w:t xml:space="preserve">damages with severe implications </w:t>
      </w:r>
      <w:r w:rsidR="00EA3FD1" w:rsidRPr="00EA3FD1">
        <w:t xml:space="preserve">in terms of life safety and economic impact. This </w:t>
      </w:r>
      <w:r>
        <w:t xml:space="preserve">type of scenarios </w:t>
      </w:r>
      <w:r w:rsidR="00EA3FD1" w:rsidRPr="00EA3FD1">
        <w:t xml:space="preserve">falls under the </w:t>
      </w:r>
      <w:r>
        <w:t xml:space="preserve">definition of </w:t>
      </w:r>
      <w:r w:rsidR="00EA3FD1" w:rsidRPr="00EA3FD1">
        <w:t xml:space="preserve">Natech. </w:t>
      </w:r>
      <w:r w:rsidR="00EA7EF9">
        <w:t>In recent years, q</w:t>
      </w:r>
      <w:r w:rsidR="00EA3FD1" w:rsidRPr="00EA3FD1">
        <w:t>uantitative risk analysis</w:t>
      </w:r>
      <w:r w:rsidR="00EB7785">
        <w:t xml:space="preserve"> </w:t>
      </w:r>
      <w:r w:rsidR="00EA7EF9">
        <w:t>became a pivotal tool to assess and manage Natech risk</w:t>
      </w:r>
      <w:r w:rsidR="00EA3FD1" w:rsidRPr="00EA3FD1">
        <w:t xml:space="preserve">. </w:t>
      </w:r>
      <w:r w:rsidR="00EA7EF9">
        <w:t>Among the tools required to perform the quantitative assessment of Natech risk, vulnerability models are required to characterize</w:t>
      </w:r>
      <w:r w:rsidR="00EA7EF9" w:rsidRPr="00EA3FD1">
        <w:t xml:space="preserve"> </w:t>
      </w:r>
      <w:r w:rsidR="00ED3AB5">
        <w:t xml:space="preserve">equipment </w:t>
      </w:r>
      <w:r w:rsidR="00EA3FD1" w:rsidRPr="00EA3FD1">
        <w:t>damage</w:t>
      </w:r>
      <w:r w:rsidR="00EA7EF9">
        <w:t>s</w:t>
      </w:r>
      <w:r w:rsidR="00EA3FD1" w:rsidRPr="00EA3FD1">
        <w:t xml:space="preserve"> from natural event</w:t>
      </w:r>
      <w:r w:rsidR="00ED3AB5">
        <w:t>s</w:t>
      </w:r>
      <w:r w:rsidR="00EA7EF9">
        <w:t>.</w:t>
      </w:r>
      <w:r w:rsidR="00EA3FD1" w:rsidRPr="00EA3FD1">
        <w:t xml:space="preserve"> </w:t>
      </w:r>
      <w:r w:rsidR="00A32066" w:rsidRPr="009166D5">
        <w:t xml:space="preserve">This contribution is focused on the </w:t>
      </w:r>
      <w:r w:rsidR="00ED3AB5">
        <w:t xml:space="preserve">review </w:t>
      </w:r>
      <w:r w:rsidR="00A32066" w:rsidRPr="009166D5">
        <w:t xml:space="preserve">of the </w:t>
      </w:r>
      <w:r w:rsidR="00ED3AB5">
        <w:t xml:space="preserve">pipeline </w:t>
      </w:r>
      <w:r w:rsidR="00A32066" w:rsidRPr="009166D5">
        <w:t xml:space="preserve">vulnerability models available for </w:t>
      </w:r>
      <w:r w:rsidR="00ED3AB5">
        <w:t xml:space="preserve">the case of </w:t>
      </w:r>
      <w:r w:rsidR="00A32066" w:rsidRPr="009166D5">
        <w:t xml:space="preserve">earthquakes. </w:t>
      </w:r>
      <w:r w:rsidR="00ED3AB5">
        <w:t xml:space="preserve">Two main categories of models have been identified in the literature. </w:t>
      </w:r>
      <w:r w:rsidR="00B94B8B">
        <w:t>A first category</w:t>
      </w:r>
      <w:r w:rsidR="00A32066" w:rsidRPr="009166D5">
        <w:t xml:space="preserve"> proposes the repair rate as performance indicator for the damage of pipeline due to </w:t>
      </w:r>
      <w:r w:rsidR="00ED3AB5">
        <w:t>seismic load</w:t>
      </w:r>
      <w:r w:rsidR="00A32066" w:rsidRPr="009166D5">
        <w:t xml:space="preserve">, and gives as output the </w:t>
      </w:r>
      <w:r w:rsidR="00ED3AB5">
        <w:t>number</w:t>
      </w:r>
      <w:r w:rsidR="00ED3AB5" w:rsidRPr="009166D5">
        <w:t xml:space="preserve"> </w:t>
      </w:r>
      <w:r w:rsidR="00A32066" w:rsidRPr="009166D5">
        <w:t xml:space="preserve">of </w:t>
      </w:r>
      <w:r w:rsidR="00ED3AB5">
        <w:t xml:space="preserve">required </w:t>
      </w:r>
      <w:r w:rsidR="00A32066" w:rsidRPr="009166D5">
        <w:t xml:space="preserve">repairs per unit length. </w:t>
      </w:r>
      <w:r w:rsidR="00B94B8B">
        <w:t>A second category</w:t>
      </w:r>
      <w:r w:rsidR="00A32066" w:rsidRPr="009166D5">
        <w:t xml:space="preserve"> proposes fragility curves associated with risk states depending on the mechanism of ground failure. In the framework of Natech risk assessment, the latter have the important advantage of having clearly and unambiguously defined the risk status (and thus the extent of the release) </w:t>
      </w:r>
      <w:r w:rsidR="009166D5">
        <w:t xml:space="preserve">with which they are associated. </w:t>
      </w:r>
      <w:r w:rsidR="00A32066" w:rsidRPr="009166D5">
        <w:t xml:space="preserve">A subset of vulnerability models deemed more appropriate to be applied in the framework of Natech risk assessment is then </w:t>
      </w:r>
      <w:r w:rsidR="004060DA">
        <w:t>identified</w:t>
      </w:r>
      <w:r w:rsidR="00A32066" w:rsidRPr="009166D5">
        <w:t xml:space="preserve">. Their application to the assessment of the expected frequencies of </w:t>
      </w:r>
      <w:r w:rsidR="004060DA">
        <w:t xml:space="preserve">release </w:t>
      </w:r>
      <w:r w:rsidR="00A32066" w:rsidRPr="009166D5">
        <w:t>events due to pipeline damage is provided</w:t>
      </w:r>
      <w:r w:rsidR="004060DA">
        <w:t xml:space="preserve">, enabling their comparison and the discussion of the relative </w:t>
      </w:r>
      <w:r w:rsidR="00A32066" w:rsidRPr="009166D5">
        <w:t>strengths and weaknesses.</w:t>
      </w:r>
    </w:p>
    <w:p w14:paraId="2A4F0C8B" w14:textId="77777777" w:rsidR="004E0EAA" w:rsidRDefault="00600535" w:rsidP="00727362">
      <w:pPr>
        <w:pStyle w:val="CETHeading1"/>
        <w:rPr>
          <w:lang w:val="en-GB"/>
        </w:rPr>
      </w:pPr>
      <w:r w:rsidRPr="00B57B36">
        <w:rPr>
          <w:lang w:val="en-GB"/>
        </w:rPr>
        <w:t>Introduction</w:t>
      </w:r>
    </w:p>
    <w:p w14:paraId="71C44E65" w14:textId="7EB295D1" w:rsidR="00727362" w:rsidRPr="00D80AD3" w:rsidRDefault="00EB7785" w:rsidP="00727362">
      <w:pPr>
        <w:pStyle w:val="CETBodytext"/>
      </w:pPr>
      <w:r w:rsidRPr="009166D5">
        <w:t>Earthquakes can cause severe damage</w:t>
      </w:r>
      <w:r w:rsidR="004060DA">
        <w:t>s</w:t>
      </w:r>
      <w:r w:rsidRPr="009166D5">
        <w:t xml:space="preserve"> to fixed installation </w:t>
      </w:r>
      <w:r w:rsidR="004060DA">
        <w:t>and</w:t>
      </w:r>
      <w:r w:rsidRPr="009166D5">
        <w:t xml:space="preserve"> transport systems, as pipelines, </w:t>
      </w:r>
      <w:r w:rsidR="004060DA">
        <w:t xml:space="preserve">possibly </w:t>
      </w:r>
      <w:r w:rsidR="004060DA" w:rsidRPr="00D80AD3">
        <w:t xml:space="preserve">leading to the release of </w:t>
      </w:r>
      <w:r w:rsidRPr="00D80AD3">
        <w:t>hazardous materials</w:t>
      </w:r>
      <w:r w:rsidR="004060DA" w:rsidRPr="00D80AD3">
        <w:t xml:space="preserve"> and triggering major accidents </w:t>
      </w:r>
      <w:r w:rsidRPr="00D80AD3">
        <w:t>as fires, explosions and toxic releases. Such</w:t>
      </w:r>
      <w:r w:rsidR="00552A56">
        <w:t xml:space="preserve"> cascading events are called Nat</w:t>
      </w:r>
      <w:r w:rsidRPr="00D80AD3">
        <w:t xml:space="preserve">ech </w:t>
      </w:r>
      <w:r w:rsidR="004060DA" w:rsidRPr="00D80AD3">
        <w:t xml:space="preserve">events </w:t>
      </w:r>
      <w:r w:rsidRPr="00D80AD3">
        <w:fldChar w:fldCharType="begin"/>
      </w:r>
      <w:r w:rsidRPr="00D80AD3">
        <w:instrText xml:space="preserve"> ADDIN ZOTERO_ITEM CSL_CITATION {"citationID":"CnbbKpAI","properties":{"formattedCitation":"(Krausmann et al., 2017)","plainCitation":"(Krausmann et al., 2017)","noteIndex":0},"citationItems":[{"id":201,"uris":["http://zotero.org/users/4541420/items/N6JLQW29"],"uri":["http://zotero.org/users/4541420/items/N6JLQW29"],"itemData":{"id":201,"type":"book","call-number":"GB5014 .K75 2017","event-place":"Amsterdam ; Boston, Massachusetts","ISBN":"978-0-12-803807-9","number-of-pages":"254","publisher":"Elsevier","publisher-place":"Amsterdam ; Boston, Massachusetts","source":"Library of Congress ISBN","title":"Natech risk assessment and management: reducing the risk of natural-hazard impact on hazardous installations","title-short":"Natech risk assessment and management","author":[{"family":"Krausmann","given":"Elisabeth"},{"family":"Cruz","given":"Ana Maria"},{"family":"Salzano","given":"Ernesto"}],"issued":{"date-parts":[["2017"]]}}}],"schema":"https://github.com/citation-style-language/schema/raw/master/csl-citation.json"} </w:instrText>
      </w:r>
      <w:r w:rsidRPr="00D80AD3">
        <w:fldChar w:fldCharType="separate"/>
      </w:r>
      <w:r w:rsidRPr="00D80AD3">
        <w:rPr>
          <w:noProof/>
        </w:rPr>
        <w:t>(Krausmann et al., 2017)</w:t>
      </w:r>
      <w:r w:rsidRPr="00D80AD3">
        <w:fldChar w:fldCharType="end"/>
      </w:r>
      <w:r w:rsidRPr="00D80AD3">
        <w:t>. For example, the rupture of a pipeline near the Santa Clara River</w:t>
      </w:r>
      <w:r w:rsidR="004060DA" w:rsidRPr="00D80AD3">
        <w:t>,</w:t>
      </w:r>
      <w:r w:rsidRPr="00D80AD3">
        <w:t xml:space="preserve"> Colorado, </w:t>
      </w:r>
      <w:r w:rsidR="004060DA" w:rsidRPr="00D80AD3">
        <w:t xml:space="preserve">during the 1994 </w:t>
      </w:r>
      <w:r w:rsidRPr="00D80AD3">
        <w:t xml:space="preserve">Northridge earthquake caused a large oil spill on the ground and into the river </w:t>
      </w:r>
      <w:r w:rsidRPr="00D80AD3">
        <w:fldChar w:fldCharType="begin"/>
      </w:r>
      <w:r w:rsidRPr="00D80AD3">
        <w:instrText xml:space="preserve"> ADDIN ZOTERO_ITEM CSL_CITATION {"citationID":"OO0A0YXH","properties":{"formattedCitation":"(Leveille et al., 1995)","plainCitation":"(Leveille et al., 1995)","noteIndex":0},"citationItems":[{"id":202,"uris":["http://zotero.org/users/4541420/items/4QC6BG2Y"],"uri":["http://zotero.org/users/4541420/items/4QC6BG2Y"],"itemData":{"id":202,"type":"article-journal","abstract":"ABSTRACT\n            On January 17, 1994, an oil spill of more than 3,500 barrels occurred on the Santa Clara River as a result of a pipeline rupture during the Northridge earthquake. A unified command was formed by ARCO, the State of California, and the U.S. Government to respond to this spill into the habitat of two endangered species. Logistics difficulties caused by the earthquake were overcome, including problems caused by misinformation on concurrent events. The spill occurred in a shallow, rapid-flowing waterway that was at serious risk for flash floods, requiring use of tactics typically used in inland spills. Actions were taken based on the need for quick removal due to predicted rain, and unique problems encountered with the oiled vegetation. The case highlighted potential problems with older pipelines constructed using acetylene welds.","container-title":"International Oil Spill Conference Proceedings","DOI":"10.7901/2169-3358-1995-1-489","ISSN":"2169-3358, 2169-3366","issue":"1","language":"en","page":"489-494","source":"DOI.org (Crossref)","title":"Northridge earthquake pipeline rupture into the Santa Clara river","volume":"1995","author":[{"family":"Leveille","given":"Thomas P."},{"family":"Shane","given":"Dan"},{"family":"Morris","given":"James"}],"issued":{"date-parts":[["1995",2,1]]}}}],"schema":"https://github.com/citation-style-language/schema/raw/master/csl-citation.json"} </w:instrText>
      </w:r>
      <w:r w:rsidRPr="00D80AD3">
        <w:fldChar w:fldCharType="separate"/>
      </w:r>
      <w:r w:rsidRPr="00D80AD3">
        <w:rPr>
          <w:noProof/>
        </w:rPr>
        <w:t>(Leveille et al., 1995)</w:t>
      </w:r>
      <w:r w:rsidRPr="00D80AD3">
        <w:fldChar w:fldCharType="end"/>
      </w:r>
      <w:r w:rsidR="004060DA" w:rsidRPr="00D80AD3">
        <w:t xml:space="preserve">, producing severe environmental damages and complicating disaster </w:t>
      </w:r>
      <w:r w:rsidR="00D85B3B" w:rsidRPr="00D80AD3">
        <w:t>management activities</w:t>
      </w:r>
      <w:r w:rsidRPr="00D80AD3">
        <w:t>. Natech scenarios are considered important source</w:t>
      </w:r>
      <w:r w:rsidR="00D85B3B" w:rsidRPr="00D80AD3">
        <w:t>s</w:t>
      </w:r>
      <w:r w:rsidRPr="00D80AD3">
        <w:t xml:space="preserve"> of risk because of the</w:t>
      </w:r>
      <w:r w:rsidR="00D85B3B" w:rsidRPr="00D80AD3">
        <w:t>ir possibly</w:t>
      </w:r>
      <w:r w:rsidRPr="00D80AD3">
        <w:t xml:space="preserve"> serious consequences. Indeed, such technological events may directly affect humans</w:t>
      </w:r>
      <w:r w:rsidR="00D85B3B" w:rsidRPr="00D80AD3">
        <w:t xml:space="preserve">, </w:t>
      </w:r>
      <w:r w:rsidRPr="00D80AD3">
        <w:t xml:space="preserve">damage the </w:t>
      </w:r>
      <w:r w:rsidR="00D85B3B" w:rsidRPr="00D80AD3">
        <w:t xml:space="preserve">company </w:t>
      </w:r>
      <w:r w:rsidRPr="00D80AD3">
        <w:t>assets</w:t>
      </w:r>
      <w:r w:rsidR="00D85B3B" w:rsidRPr="00D80AD3">
        <w:t xml:space="preserve">, </w:t>
      </w:r>
      <w:r w:rsidRPr="00D80AD3">
        <w:t xml:space="preserve">and </w:t>
      </w:r>
      <w:r w:rsidR="00D85B3B" w:rsidRPr="00D80AD3">
        <w:t xml:space="preserve">impact </w:t>
      </w:r>
      <w:r w:rsidRPr="00D80AD3">
        <w:t xml:space="preserve">the health of the surrounding environment. </w:t>
      </w:r>
      <w:r w:rsidR="00D85B3B" w:rsidRPr="00D80AD3">
        <w:t xml:space="preserve">It is thus clear that the capability </w:t>
      </w:r>
      <w:r w:rsidRPr="00D80AD3">
        <w:t xml:space="preserve">to quantify the risk due to Natech accidents is crucial to </w:t>
      </w:r>
      <w:r w:rsidR="00D85B3B" w:rsidRPr="00D80AD3">
        <w:t xml:space="preserve">effectively </w:t>
      </w:r>
      <w:r w:rsidRPr="00D80AD3">
        <w:t xml:space="preserve">manage the related risk. </w:t>
      </w:r>
      <w:r w:rsidR="00D85B3B" w:rsidRPr="00D80AD3">
        <w:t>This is the reason why i</w:t>
      </w:r>
      <w:r w:rsidRPr="00D80AD3">
        <w:t xml:space="preserve">n recent years a relevant effort was dedicated to the development of </w:t>
      </w:r>
      <w:r w:rsidR="00D85B3B" w:rsidRPr="00D80AD3">
        <w:t xml:space="preserve">approaches </w:t>
      </w:r>
      <w:r w:rsidRPr="00D80AD3">
        <w:t xml:space="preserve">to integrate Natech scenarios in quantitative risk assessment (QRA). One of the key-enabling elements required to allow a </w:t>
      </w:r>
      <w:r w:rsidR="00D85B3B" w:rsidRPr="00D80AD3">
        <w:t xml:space="preserve">QRA </w:t>
      </w:r>
      <w:r w:rsidRPr="00D80AD3">
        <w:t xml:space="preserve">of pipelines is the availability of vulnerability models to correlate the intensity of the natural event (expressed by a limited number of parameters) with the </w:t>
      </w:r>
      <w:r w:rsidR="00D85B3B" w:rsidRPr="00D80AD3">
        <w:t xml:space="preserve">expected </w:t>
      </w:r>
      <w:r w:rsidRPr="00D80AD3">
        <w:t>damage to the structure expressed in terms of failure probability.</w:t>
      </w:r>
      <w:r w:rsidR="004B0647" w:rsidRPr="00D80AD3">
        <w:t xml:space="preserve"> </w:t>
      </w:r>
      <w:r w:rsidR="004E0EAA" w:rsidRPr="00D80AD3">
        <w:t xml:space="preserve">This paper focuses on the </w:t>
      </w:r>
      <w:r w:rsidR="00D85B3B" w:rsidRPr="00D80AD3">
        <w:t xml:space="preserve">vulnerability </w:t>
      </w:r>
      <w:r w:rsidR="004E0EAA" w:rsidRPr="00D80AD3">
        <w:t xml:space="preserve">models developed </w:t>
      </w:r>
      <w:r w:rsidR="00A809C4" w:rsidRPr="00D80AD3">
        <w:t xml:space="preserve">to assess </w:t>
      </w:r>
      <w:r w:rsidR="004E0EAA" w:rsidRPr="00D80AD3">
        <w:t xml:space="preserve">earthquake damage to pipelines. Since 1975, researchers have been studying the relationships between the </w:t>
      </w:r>
      <w:r w:rsidR="00DD4F32" w:rsidRPr="00D80AD3">
        <w:t xml:space="preserve">earthquake </w:t>
      </w:r>
      <w:r w:rsidR="004E0EAA" w:rsidRPr="00D80AD3">
        <w:t>intensity and the damage to buried pipelines based on the pipeline characteristics</w:t>
      </w:r>
      <w:r w:rsidR="00A809C4" w:rsidRPr="00D80AD3">
        <w:t xml:space="preserve"> </w:t>
      </w:r>
      <w:r w:rsidR="0059493F" w:rsidRPr="00D80AD3">
        <w:fldChar w:fldCharType="begin"/>
      </w:r>
      <w:r w:rsidR="005F2009" w:rsidRPr="00D80AD3">
        <w:instrText xml:space="preserve"> ADDIN ZOTERO_ITEM CSL_CITATION {"citationID":"Aq5MJM51","properties":{"formattedCitation":"(Katayama et al., 1975)","plainCitation":"(Katayama et al., 1975)","noteIndex":0},"citationItems":[{"id":124,"uris":["http://zotero.org/users/4541420/items/4VJMF649"],"uri":["http://zotero.org/users/4541420/items/4VJMF649"],"itemData":{"id":124,"type":"article-journal","archive":"Scopus®","language":"English","note":"publisher: Earthquake Eng Res Inst\n396","page":"396-405","source":"EBSCOhost","title":"Earthquake damage to water and gas distribution systems.","author":[{"family":"Katayama","given":"Tsuneo"},{"family":"Kubo","given":"Keizaburo"},{"family":"Sato","given":"Nobuhiko"}],"issued":{"date-parts":[["1975"]],"season":"01"}}}],"schema":"https://github.com/citation-style-language/schema/raw/master/csl-citation.json"} </w:instrText>
      </w:r>
      <w:r w:rsidR="0059493F" w:rsidRPr="00D80AD3">
        <w:fldChar w:fldCharType="separate"/>
      </w:r>
      <w:r w:rsidR="0059493F" w:rsidRPr="00D80AD3">
        <w:rPr>
          <w:noProof/>
        </w:rPr>
        <w:t>(Katayama et al., 1975)</w:t>
      </w:r>
      <w:r w:rsidR="0059493F" w:rsidRPr="00D80AD3">
        <w:fldChar w:fldCharType="end"/>
      </w:r>
      <w:r w:rsidR="004E0EAA" w:rsidRPr="00D80AD3">
        <w:t xml:space="preserve">. These relationships are also known as seismic fragility functions. However, the assessment is not a simple task due to </w:t>
      </w:r>
      <w:r w:rsidR="00D4090D" w:rsidRPr="00D80AD3">
        <w:t xml:space="preserve">the variety of factors involved, as, for instance, </w:t>
      </w:r>
      <w:r w:rsidR="004E0EAA" w:rsidRPr="00D80AD3">
        <w:t>the characteristics of the pipeline segments (</w:t>
      </w:r>
      <w:r w:rsidR="00D4090D" w:rsidRPr="00D80AD3">
        <w:t xml:space="preserve">e.g., </w:t>
      </w:r>
      <w:r w:rsidR="004E0EAA" w:rsidRPr="00D80AD3">
        <w:t>material, diameter</w:t>
      </w:r>
      <w:r w:rsidR="004E0EAA" w:rsidRPr="004E0EAA">
        <w:t>, wall thickness), connections and other variables such as corrosion, soil morphology and operating conditions</w:t>
      </w:r>
      <w:r w:rsidR="00D4090D">
        <w:t xml:space="preserve">. </w:t>
      </w:r>
      <w:r w:rsidR="004E0EAA" w:rsidRPr="004E0EAA">
        <w:t>The aim of this study is to provide a comprehensive overview of the vulnerability models available in the literature for earthquake damage to pipelines</w:t>
      </w:r>
      <w:r w:rsidR="00DD4F32">
        <w:t>,</w:t>
      </w:r>
      <w:r w:rsidR="00AC4D30">
        <w:t xml:space="preserve"> and a comparison of the features of the ones deemed more </w:t>
      </w:r>
      <w:r w:rsidR="00AC4D30">
        <w:lastRenderedPageBreak/>
        <w:t>suitable for the application to the QRA</w:t>
      </w:r>
      <w:r w:rsidR="004E0EAA" w:rsidRPr="004E0EAA">
        <w:t xml:space="preserve">. An overview </w:t>
      </w:r>
      <w:r w:rsidR="00AC4D30">
        <w:t xml:space="preserve">of the </w:t>
      </w:r>
      <w:r w:rsidR="00447246">
        <w:t xml:space="preserve">methodology used to retrieve </w:t>
      </w:r>
      <w:r w:rsidR="00447246" w:rsidRPr="00D80AD3">
        <w:t>vulnerability models from the literature</w:t>
      </w:r>
      <w:r w:rsidR="00DD4F32" w:rsidRPr="00D80AD3">
        <w:t>,</w:t>
      </w:r>
      <w:r w:rsidR="00AC4D30" w:rsidRPr="00D80AD3">
        <w:t xml:space="preserve"> </w:t>
      </w:r>
      <w:r w:rsidR="00447246" w:rsidRPr="00D80AD3">
        <w:t>and a summary of the references collected are</w:t>
      </w:r>
      <w:r w:rsidR="0081168E" w:rsidRPr="00D80AD3">
        <w:t xml:space="preserve"> </w:t>
      </w:r>
      <w:r w:rsidR="004E0EAA" w:rsidRPr="00D80AD3">
        <w:t xml:space="preserve">given in </w:t>
      </w:r>
      <w:r w:rsidR="00AC4D30" w:rsidRPr="00D80AD3">
        <w:t>S</w:t>
      </w:r>
      <w:r w:rsidR="004E0EAA" w:rsidRPr="00D80AD3">
        <w:t>ection 2,</w:t>
      </w:r>
      <w:r w:rsidR="00447246" w:rsidRPr="00D80AD3">
        <w:t xml:space="preserve"> </w:t>
      </w:r>
      <w:r w:rsidR="004E0EAA" w:rsidRPr="00D80AD3">
        <w:t xml:space="preserve">while in </w:t>
      </w:r>
      <w:r w:rsidR="00AC4D30" w:rsidRPr="00D80AD3">
        <w:t>S</w:t>
      </w:r>
      <w:r w:rsidR="004E0EAA" w:rsidRPr="00D80AD3">
        <w:t xml:space="preserve">ection 3 they will be described </w:t>
      </w:r>
      <w:r w:rsidR="00AC4D30" w:rsidRPr="00D80AD3">
        <w:t xml:space="preserve">and compared </w:t>
      </w:r>
      <w:r w:rsidR="004E0EAA" w:rsidRPr="00D80AD3">
        <w:t xml:space="preserve">in more detail, showing </w:t>
      </w:r>
      <w:r w:rsidR="00447246" w:rsidRPr="00D80AD3">
        <w:t>their main commonalities and differences</w:t>
      </w:r>
      <w:r w:rsidR="004E0EAA" w:rsidRPr="00D80AD3">
        <w:t>. Then</w:t>
      </w:r>
      <w:r w:rsidR="00AC4D30" w:rsidRPr="00D80AD3">
        <w:t>,</w:t>
      </w:r>
      <w:r w:rsidR="004E0EAA" w:rsidRPr="00D80AD3">
        <w:t xml:space="preserve"> in </w:t>
      </w:r>
      <w:r w:rsidR="00AC4D30" w:rsidRPr="00D80AD3">
        <w:t>S</w:t>
      </w:r>
      <w:r w:rsidR="004E0EAA" w:rsidRPr="00D80AD3">
        <w:t xml:space="preserve">ection 4 the suggested models for a Natech QRA are implemented and in </w:t>
      </w:r>
      <w:r w:rsidR="00447246" w:rsidRPr="00D80AD3">
        <w:t>S</w:t>
      </w:r>
      <w:r w:rsidR="004E0EAA" w:rsidRPr="00D80AD3">
        <w:t>ection 5 the merits and shortcomings of the suggested models are discussed.</w:t>
      </w:r>
      <w:r w:rsidR="00447246" w:rsidRPr="00D80AD3">
        <w:t xml:space="preserve"> Finally, the conclusions of the contribution are given in Section 6.</w:t>
      </w:r>
    </w:p>
    <w:p w14:paraId="33791046" w14:textId="3E0C1D14" w:rsidR="00AC7B65" w:rsidRPr="00D80AD3" w:rsidRDefault="004F178D" w:rsidP="00727362">
      <w:pPr>
        <w:pStyle w:val="CETHeading1"/>
        <w:rPr>
          <w:lang w:val="en-GB"/>
        </w:rPr>
      </w:pPr>
      <w:r w:rsidRPr="00D80AD3">
        <w:rPr>
          <w:lang w:val="en-GB"/>
        </w:rPr>
        <w:t>Methodology</w:t>
      </w:r>
    </w:p>
    <w:p w14:paraId="124DA067" w14:textId="142FB4CA" w:rsidR="00E30D5E" w:rsidRDefault="008F6541" w:rsidP="008F6541">
      <w:pPr>
        <w:pStyle w:val="CETBodytext"/>
      </w:pPr>
      <w:r w:rsidRPr="00D80AD3">
        <w:t>A review of the academic literature was carried out in order to find empirical vulnerability models for pipelines.</w:t>
      </w:r>
      <w:r w:rsidR="00984F61" w:rsidRPr="00D80AD3">
        <w:t xml:space="preserve"> For this purpose, the "ScienceD</w:t>
      </w:r>
      <w:r w:rsidRPr="00D80AD3">
        <w:t xml:space="preserve">irect" database was mainly used. The search focused on the Natech area using keywords such as </w:t>
      </w:r>
      <w:r w:rsidR="00B41E70" w:rsidRPr="00D80AD3">
        <w:t xml:space="preserve">“pipeline”, </w:t>
      </w:r>
      <w:r w:rsidR="00C41FE9" w:rsidRPr="00D80AD3">
        <w:t>“</w:t>
      </w:r>
      <w:r w:rsidRPr="00D80AD3">
        <w:t>earthquake</w:t>
      </w:r>
      <w:r w:rsidR="00C41FE9" w:rsidRPr="00D80AD3">
        <w:t>”</w:t>
      </w:r>
      <w:r w:rsidRPr="00D80AD3">
        <w:t xml:space="preserve">, </w:t>
      </w:r>
      <w:r w:rsidR="00C41FE9" w:rsidRPr="00D80AD3">
        <w:t>“</w:t>
      </w:r>
      <w:r w:rsidRPr="00D80AD3">
        <w:t>fragility curves</w:t>
      </w:r>
      <w:r w:rsidR="00C41FE9" w:rsidRPr="00D80AD3">
        <w:t>”</w:t>
      </w:r>
      <w:r w:rsidRPr="00D80AD3">
        <w:t xml:space="preserve">, </w:t>
      </w:r>
      <w:r w:rsidR="00C41FE9" w:rsidRPr="00D80AD3">
        <w:t>“</w:t>
      </w:r>
      <w:r w:rsidRPr="00D80AD3">
        <w:t>vulnerability model</w:t>
      </w:r>
      <w:r w:rsidR="00C41FE9" w:rsidRPr="00D80AD3">
        <w:t>”</w:t>
      </w:r>
      <w:r w:rsidRPr="00D80AD3">
        <w:t xml:space="preserve"> and </w:t>
      </w:r>
      <w:r w:rsidR="00C41FE9" w:rsidRPr="00D80AD3">
        <w:t>“</w:t>
      </w:r>
      <w:r w:rsidRPr="00D80AD3">
        <w:t>Probit</w:t>
      </w:r>
      <w:r w:rsidR="00C41FE9" w:rsidRPr="00D80AD3">
        <w:t>” and their combination</w:t>
      </w:r>
      <w:r w:rsidRPr="00D80AD3">
        <w:t>.</w:t>
      </w:r>
      <w:r w:rsidR="009210DB" w:rsidRPr="00D80AD3">
        <w:t xml:space="preserve"> </w:t>
      </w:r>
      <w:r w:rsidR="00E3228B" w:rsidRPr="00D80AD3">
        <w:t xml:space="preserve">In addition, more references were found </w:t>
      </w:r>
      <w:r w:rsidR="00DD4F32" w:rsidRPr="00D80AD3">
        <w:t xml:space="preserve">through the snowball method, that is, extending the search looking at each reference cited by the retrieved contributions </w:t>
      </w:r>
      <w:r w:rsidR="008B5476" w:rsidRPr="00D80AD3">
        <w:fldChar w:fldCharType="begin"/>
      </w:r>
      <w:r w:rsidR="008B5476" w:rsidRPr="00D80AD3">
        <w:instrText xml:space="preserve"> ADDIN ZOTERO_ITEM CSL_CITATION {"citationID":"3qjVyA3g","properties":{"formattedCitation":"(Fatemi et al., 2017)","plainCitation":"(Fatemi et al., 2017)","noteIndex":0},"citationItems":[{"id":203,"uris":["http://zotero.org/users/4541420/items/NNXNAT7V"],"uri":["http://zotero.org/users/4541420/items/NNXNAT7V"],"itemData":{"id":203,"type":"article-journal","container-title":"International Journal of Disaster Risk Reduction","DOI":"10.1016/j.ijdrr.2016.09.006","ISSN":"22124209","journalAbbreviation":"International Journal of Disaster Risk Reduction","language":"en","page":"219-227","source":"DOI.org (Crossref)","title":"Social vulnerability indicators in disasters: Findings from a systematic review","title-short":"Social vulnerability indicators in disasters","volume":"22","author":[{"family":"Fatemi","given":"Farin"},{"family":"Ardalan","given":"Ali"},{"family":"Aguirre","given":"Benigno"},{"family":"Mansouri","given":"Nabiollah"},{"family":"Mohammadfam","given":"Iraj"}],"issued":{"date-parts":[["2017",6]]}}}],"schema":"https://github.com/citation-style-language/schema/raw/master/csl-citation.json"} </w:instrText>
      </w:r>
      <w:r w:rsidR="008B5476" w:rsidRPr="00D80AD3">
        <w:fldChar w:fldCharType="separate"/>
      </w:r>
      <w:r w:rsidR="008B5476" w:rsidRPr="00D80AD3">
        <w:rPr>
          <w:noProof/>
        </w:rPr>
        <w:t>(Fatemi et al., 2017)</w:t>
      </w:r>
      <w:r w:rsidR="008B5476" w:rsidRPr="00D80AD3">
        <w:fldChar w:fldCharType="end"/>
      </w:r>
      <w:r w:rsidRPr="00D80AD3">
        <w:t xml:space="preserve">. </w:t>
      </w:r>
      <w:r w:rsidR="00BE097A" w:rsidRPr="00D80AD3">
        <w:t xml:space="preserve">The set of models identified through this procedure is shown in </w:t>
      </w:r>
      <w:r w:rsidRPr="00D80AD3">
        <w:t>Table 1 and Table 2</w:t>
      </w:r>
      <w:r w:rsidR="00BE097A" w:rsidRPr="00D80AD3">
        <w:t>. As can be seen, two main classes of models are identified, the former expressing the result in terms of repair rate</w:t>
      </w:r>
      <w:r w:rsidR="00BE097A">
        <w:t xml:space="preserve"> (Table 1) and the latter based on fragility curves (Table 2). In addition, in both tables the </w:t>
      </w:r>
      <w:r w:rsidRPr="008F6541">
        <w:t>seismic intensity parameter require</w:t>
      </w:r>
      <w:r w:rsidR="00AD77A1">
        <w:t>d</w:t>
      </w:r>
      <w:r w:rsidRPr="008F6541">
        <w:t xml:space="preserve"> as input </w:t>
      </w:r>
      <w:r w:rsidR="00782A0E">
        <w:t xml:space="preserve">and </w:t>
      </w:r>
      <w:r w:rsidRPr="008F6541">
        <w:t xml:space="preserve">the number of </w:t>
      </w:r>
      <w:r w:rsidR="00BE097A">
        <w:t xml:space="preserve">past </w:t>
      </w:r>
      <w:r w:rsidRPr="008F6541">
        <w:t xml:space="preserve">earthquakes on which </w:t>
      </w:r>
      <w:r w:rsidR="00BE097A">
        <w:t xml:space="preserve">the models have been developed </w:t>
      </w:r>
      <w:r w:rsidR="00782A0E">
        <w:t>(N) are indicated</w:t>
      </w:r>
      <w:r w:rsidRPr="008F6541">
        <w:t>.</w:t>
      </w:r>
    </w:p>
    <w:p w14:paraId="0B3568D0" w14:textId="0574BF97" w:rsidR="00694BAB" w:rsidRDefault="00694BAB" w:rsidP="00694BAB">
      <w:pPr>
        <w:pStyle w:val="CETTabletitle"/>
      </w:pPr>
      <w:r>
        <w:t xml:space="preserve">Table </w:t>
      </w:r>
      <w:r>
        <w:fldChar w:fldCharType="begin"/>
      </w:r>
      <w:r>
        <w:instrText xml:space="preserve"> SEQ Table \* ARABIC </w:instrText>
      </w:r>
      <w:r>
        <w:fldChar w:fldCharType="separate"/>
      </w:r>
      <w:r>
        <w:rPr>
          <w:noProof/>
        </w:rPr>
        <w:t>1</w:t>
      </w:r>
      <w:r>
        <w:fldChar w:fldCharType="end"/>
      </w:r>
      <w:r>
        <w:t xml:space="preserve"> </w:t>
      </w:r>
      <w:r w:rsidRPr="00A037A9">
        <w:t>Summary of models expressing the result in terms of repair rate</w:t>
      </w:r>
      <w:r w:rsidR="00C41FE9">
        <w:t xml:space="preserve">. N = </w:t>
      </w:r>
      <w:r w:rsidR="00BE097A">
        <w:t>Number of past earthquakes used to develop the models.</w:t>
      </w:r>
    </w:p>
    <w:tbl>
      <w:tblPr>
        <w:tblW w:w="8895"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691"/>
        <w:gridCol w:w="992"/>
        <w:gridCol w:w="425"/>
        <w:gridCol w:w="284"/>
        <w:gridCol w:w="3260"/>
        <w:gridCol w:w="992"/>
        <w:gridCol w:w="251"/>
      </w:tblGrid>
      <w:tr w:rsidR="00312F89" w:rsidRPr="00B57B36" w14:paraId="5E0974B3" w14:textId="28E50C4F" w:rsidTr="00312F89">
        <w:trPr>
          <w:trHeight w:val="664"/>
        </w:trPr>
        <w:tc>
          <w:tcPr>
            <w:tcW w:w="2691" w:type="dxa"/>
            <w:tcBorders>
              <w:top w:val="single" w:sz="12" w:space="0" w:color="008000"/>
              <w:bottom w:val="single" w:sz="6" w:space="0" w:color="008000"/>
            </w:tcBorders>
            <w:shd w:val="clear" w:color="auto" w:fill="FFFFFF"/>
          </w:tcPr>
          <w:p w14:paraId="54B26DA2" w14:textId="0DA8BA59" w:rsidR="0047145E" w:rsidRPr="00B57B36" w:rsidRDefault="0047145E" w:rsidP="0047145E">
            <w:pPr>
              <w:pStyle w:val="CETBodytext"/>
              <w:jc w:val="left"/>
              <w:rPr>
                <w:lang w:val="en-GB"/>
              </w:rPr>
            </w:pPr>
            <w:r>
              <w:rPr>
                <w:lang w:val="en-GB"/>
              </w:rPr>
              <w:t>Reference</w:t>
            </w:r>
            <w:r w:rsidRPr="00B57B36">
              <w:rPr>
                <w:lang w:val="en-GB"/>
              </w:rPr>
              <w:t xml:space="preserve"> </w:t>
            </w:r>
          </w:p>
        </w:tc>
        <w:tc>
          <w:tcPr>
            <w:tcW w:w="992" w:type="dxa"/>
            <w:tcBorders>
              <w:top w:val="single" w:sz="12" w:space="0" w:color="008000"/>
              <w:bottom w:val="single" w:sz="6" w:space="0" w:color="008000"/>
            </w:tcBorders>
            <w:shd w:val="clear" w:color="auto" w:fill="FFFFFF"/>
          </w:tcPr>
          <w:p w14:paraId="5C24BCD6" w14:textId="688AC27F" w:rsidR="0047145E" w:rsidRPr="00B57B36" w:rsidRDefault="0047145E" w:rsidP="00B849B7">
            <w:pPr>
              <w:pStyle w:val="CETBodytext"/>
              <w:jc w:val="left"/>
              <w:rPr>
                <w:lang w:val="en-GB"/>
              </w:rPr>
            </w:pPr>
            <w:r>
              <w:rPr>
                <w:lang w:val="en-GB"/>
              </w:rPr>
              <w:t>Seismic intensity parameter</w:t>
            </w:r>
          </w:p>
        </w:tc>
        <w:tc>
          <w:tcPr>
            <w:tcW w:w="425" w:type="dxa"/>
            <w:tcBorders>
              <w:top w:val="single" w:sz="12" w:space="0" w:color="008000"/>
              <w:bottom w:val="single" w:sz="6" w:space="0" w:color="008000"/>
            </w:tcBorders>
            <w:shd w:val="clear" w:color="auto" w:fill="FFFFFF"/>
          </w:tcPr>
          <w:p w14:paraId="086D478B" w14:textId="142C14D9" w:rsidR="0047145E" w:rsidRPr="00B57B36" w:rsidRDefault="007D4689" w:rsidP="00B849B7">
            <w:pPr>
              <w:pStyle w:val="CETBodytext"/>
              <w:jc w:val="center"/>
              <w:rPr>
                <w:lang w:val="en-GB"/>
              </w:rPr>
            </w:pPr>
            <w:r>
              <w:rPr>
                <w:lang w:val="en-GB"/>
              </w:rPr>
              <w:t>N</w:t>
            </w:r>
          </w:p>
        </w:tc>
        <w:tc>
          <w:tcPr>
            <w:tcW w:w="284" w:type="dxa"/>
            <w:tcBorders>
              <w:top w:val="single" w:sz="12" w:space="0" w:color="008000"/>
              <w:bottom w:val="single" w:sz="6" w:space="0" w:color="008000"/>
            </w:tcBorders>
            <w:shd w:val="clear" w:color="auto" w:fill="FFFFFF"/>
          </w:tcPr>
          <w:p w14:paraId="375F4C93" w14:textId="30231E87" w:rsidR="0047145E" w:rsidRPr="0047145E" w:rsidRDefault="0047145E" w:rsidP="0047145E">
            <w:pPr>
              <w:pStyle w:val="CETBodytext"/>
              <w:ind w:right="-1"/>
              <w:jc w:val="left"/>
              <w:rPr>
                <w:lang w:val="en-GB"/>
              </w:rPr>
            </w:pPr>
          </w:p>
        </w:tc>
        <w:tc>
          <w:tcPr>
            <w:tcW w:w="3260" w:type="dxa"/>
            <w:tcBorders>
              <w:top w:val="single" w:sz="12" w:space="0" w:color="008000"/>
              <w:bottom w:val="single" w:sz="6" w:space="0" w:color="008000"/>
            </w:tcBorders>
            <w:shd w:val="clear" w:color="auto" w:fill="FFFFFF"/>
          </w:tcPr>
          <w:p w14:paraId="64A8AA04" w14:textId="5AA4E06E" w:rsidR="0047145E" w:rsidRPr="0047145E" w:rsidRDefault="0047145E" w:rsidP="0047145E">
            <w:pPr>
              <w:pStyle w:val="CETBodytext"/>
              <w:ind w:right="-1"/>
              <w:jc w:val="left"/>
              <w:rPr>
                <w:lang w:val="en-GB"/>
              </w:rPr>
            </w:pPr>
            <w:r>
              <w:rPr>
                <w:lang w:val="en-GB"/>
              </w:rPr>
              <w:t>Reference</w:t>
            </w:r>
            <w:r w:rsidRPr="00B57B36">
              <w:rPr>
                <w:lang w:val="en-GB"/>
              </w:rPr>
              <w:t xml:space="preserve"> </w:t>
            </w:r>
          </w:p>
        </w:tc>
        <w:tc>
          <w:tcPr>
            <w:tcW w:w="992" w:type="dxa"/>
            <w:tcBorders>
              <w:top w:val="single" w:sz="12" w:space="0" w:color="008000"/>
              <w:bottom w:val="single" w:sz="6" w:space="0" w:color="008000"/>
            </w:tcBorders>
            <w:shd w:val="clear" w:color="auto" w:fill="FFFFFF"/>
          </w:tcPr>
          <w:p w14:paraId="358F4913" w14:textId="0242BF05" w:rsidR="0047145E" w:rsidRPr="0047145E" w:rsidRDefault="0047145E" w:rsidP="0047145E">
            <w:pPr>
              <w:pStyle w:val="CETBodytext"/>
              <w:ind w:right="-1"/>
              <w:jc w:val="left"/>
              <w:rPr>
                <w:lang w:val="en-GB"/>
              </w:rPr>
            </w:pPr>
            <w:r>
              <w:rPr>
                <w:lang w:val="en-GB"/>
              </w:rPr>
              <w:t>Seismic intensity parameter</w:t>
            </w:r>
          </w:p>
        </w:tc>
        <w:tc>
          <w:tcPr>
            <w:tcW w:w="251" w:type="dxa"/>
            <w:tcBorders>
              <w:top w:val="single" w:sz="12" w:space="0" w:color="008000"/>
              <w:bottom w:val="single" w:sz="6" w:space="0" w:color="008000"/>
            </w:tcBorders>
            <w:shd w:val="clear" w:color="auto" w:fill="FFFFFF"/>
          </w:tcPr>
          <w:p w14:paraId="54F32DC6" w14:textId="7F9A2455" w:rsidR="0047145E" w:rsidRPr="0047145E" w:rsidRDefault="007D4689" w:rsidP="00E0075F">
            <w:pPr>
              <w:pStyle w:val="CETBodytext"/>
              <w:ind w:right="-1"/>
              <w:jc w:val="center"/>
              <w:rPr>
                <w:lang w:val="en-GB"/>
              </w:rPr>
            </w:pPr>
            <w:r>
              <w:rPr>
                <w:lang w:val="en-GB"/>
              </w:rPr>
              <w:t>N</w:t>
            </w:r>
          </w:p>
        </w:tc>
      </w:tr>
      <w:tr w:rsidR="00312F89" w:rsidRPr="00B57B36" w14:paraId="3A7B11B1" w14:textId="45B3F9D6" w:rsidTr="00312F89">
        <w:trPr>
          <w:trHeight w:val="351"/>
        </w:trPr>
        <w:tc>
          <w:tcPr>
            <w:tcW w:w="2691" w:type="dxa"/>
            <w:shd w:val="clear" w:color="auto" w:fill="FFFFFF"/>
          </w:tcPr>
          <w:p w14:paraId="2BCED3F1" w14:textId="28C72EC6" w:rsidR="0047145E" w:rsidRPr="00B57B36" w:rsidRDefault="0047145E" w:rsidP="009E2652">
            <w:pPr>
              <w:pStyle w:val="CETBodytext"/>
              <w:rPr>
                <w:lang w:val="en-GB"/>
              </w:rPr>
            </w:pPr>
            <w:r>
              <w:rPr>
                <w:lang w:val="en-GB"/>
              </w:rPr>
              <w:fldChar w:fldCharType="begin"/>
            </w:r>
            <w:r w:rsidR="005F2009">
              <w:rPr>
                <w:lang w:val="en-GB"/>
              </w:rPr>
              <w:instrText xml:space="preserve"> ADDIN ZOTERO_ITEM CSL_CITATION {"citationID":"ncAIgtIO","properties":{"formattedCitation":"(Katayama et al., 1975)","plainCitation":"(Katayama et al., 1975)","noteIndex":0},"citationItems":[{"id":124,"uris":["http://zotero.org/users/4541420/items/4VJMF649"],"uri":["http://zotero.org/users/4541420/items/4VJMF649"],"itemData":{"id":124,"type":"article-journal","archive":"Scopus®","language":"English","note":"publisher: Earthquake Eng Res Inst\n396","page":"396-405","source":"EBSCOhost","title":"Earthquake damage to water and gas distribution systems.","author":[{"family":"Katayama","given":"Tsuneo"},{"family":"Kubo","given":"Keizaburo"},{"family":"Sato","given":"Nobuhiko"}],"issued":{"date-parts":[["1975"]],"season":"01"}}}],"schema":"https://github.com/citation-style-language/schema/raw/master/csl-citation.json"} </w:instrText>
            </w:r>
            <w:r>
              <w:rPr>
                <w:lang w:val="en-GB"/>
              </w:rPr>
              <w:fldChar w:fldCharType="separate"/>
            </w:r>
            <w:r>
              <w:rPr>
                <w:noProof/>
                <w:lang w:val="en-GB"/>
              </w:rPr>
              <w:t>(Katayama et al., 1975)</w:t>
            </w:r>
            <w:r>
              <w:rPr>
                <w:lang w:val="en-GB"/>
              </w:rPr>
              <w:fldChar w:fldCharType="end"/>
            </w:r>
          </w:p>
        </w:tc>
        <w:tc>
          <w:tcPr>
            <w:tcW w:w="992" w:type="dxa"/>
            <w:shd w:val="clear" w:color="auto" w:fill="FFFFFF"/>
          </w:tcPr>
          <w:p w14:paraId="38A58105" w14:textId="642F9502" w:rsidR="0047145E" w:rsidRPr="00B57B36" w:rsidRDefault="000F65FD" w:rsidP="00B849B7">
            <w:pPr>
              <w:pStyle w:val="CETBodytext"/>
              <w:jc w:val="left"/>
              <w:rPr>
                <w:lang w:val="en-GB"/>
              </w:rPr>
            </w:pPr>
            <w:r>
              <w:rPr>
                <w:lang w:val="en-GB"/>
              </w:rPr>
              <w:t>PGA</w:t>
            </w:r>
          </w:p>
        </w:tc>
        <w:tc>
          <w:tcPr>
            <w:tcW w:w="425" w:type="dxa"/>
            <w:shd w:val="clear" w:color="auto" w:fill="FFFFFF"/>
          </w:tcPr>
          <w:p w14:paraId="405366B2" w14:textId="2B1462AB" w:rsidR="0047145E" w:rsidRPr="00B57B36" w:rsidRDefault="000F65FD" w:rsidP="00B849B7">
            <w:pPr>
              <w:pStyle w:val="CETBodytext"/>
              <w:jc w:val="center"/>
              <w:rPr>
                <w:lang w:val="en-GB"/>
              </w:rPr>
            </w:pPr>
            <w:r>
              <w:rPr>
                <w:lang w:val="en-GB"/>
              </w:rPr>
              <w:t>6</w:t>
            </w:r>
          </w:p>
        </w:tc>
        <w:tc>
          <w:tcPr>
            <w:tcW w:w="284" w:type="dxa"/>
            <w:shd w:val="clear" w:color="auto" w:fill="FFFFFF"/>
          </w:tcPr>
          <w:p w14:paraId="04B8A413" w14:textId="77777777" w:rsidR="0047145E" w:rsidRPr="00B57B36" w:rsidRDefault="0047145E" w:rsidP="009E2652">
            <w:pPr>
              <w:pStyle w:val="CETBodytext"/>
              <w:ind w:right="-1"/>
              <w:rPr>
                <w:rFonts w:cs="Arial"/>
                <w:szCs w:val="18"/>
                <w:lang w:val="en-GB"/>
              </w:rPr>
            </w:pPr>
          </w:p>
        </w:tc>
        <w:tc>
          <w:tcPr>
            <w:tcW w:w="3260" w:type="dxa"/>
            <w:shd w:val="clear" w:color="auto" w:fill="FFFFFF"/>
          </w:tcPr>
          <w:p w14:paraId="1B1F9399" w14:textId="7468156C" w:rsidR="0047145E" w:rsidRPr="00B57B36" w:rsidRDefault="006F22B9" w:rsidP="009E2652">
            <w:pPr>
              <w:pStyle w:val="CETBodytext"/>
              <w:ind w:right="-1"/>
              <w:rPr>
                <w:rFonts w:cs="Arial"/>
                <w:szCs w:val="18"/>
                <w:lang w:val="en-GB"/>
              </w:rPr>
            </w:pPr>
            <w:r>
              <w:rPr>
                <w:lang w:val="en-GB"/>
              </w:rPr>
              <w:fldChar w:fldCharType="begin"/>
            </w:r>
            <w:r>
              <w:rPr>
                <w:lang w:val="en-GB"/>
              </w:rPr>
              <w:instrText xml:space="preserve"> ADDIN ZOTERO_ITEM CSL_CITATION {"citationID":"J6BlvzXT","properties":{"formattedCitation":"(Eidinger and Avila, 1999)","plainCitation":"(Eidinger and Avila, 1999)","noteIndex":0},"citationItems":[{"id":147,"uris":["http://zotero.org/users/4541420/items/T3BGCQUF"],"uri":["http://zotero.org/users/4541420/items/T3BGCQUF"],"itemData":{"id":147,"type":"book","archive":"European Library","publisher":"American Society of Civil Engineers","source":"EBSCOhost","title":"Guidelines for the seismic evaluation and upgrade of water transmission facilities","URL":"http://ezproxy.unibo.it/login?url=http://search.ebscohost.com/login.aspx?direct=true&amp;db=edseul&amp;AN=edseul.2000001882696&amp;lang=it&amp;site=eds-live&amp;scope=site","author":[{"family":"Eidinger","given":"J."},{"family":"Avila","given":"E."}],"issued":{"date-parts":[["1999"]]}}}],"schema":"https://github.com/citation-style-language/schema/raw/master/csl-citation.json"} </w:instrText>
            </w:r>
            <w:r>
              <w:rPr>
                <w:lang w:val="en-GB"/>
              </w:rPr>
              <w:fldChar w:fldCharType="separate"/>
            </w:r>
            <w:r>
              <w:rPr>
                <w:noProof/>
                <w:lang w:val="en-GB"/>
              </w:rPr>
              <w:t>(Eidinger and Avila, 1999)</w:t>
            </w:r>
            <w:r>
              <w:rPr>
                <w:lang w:val="en-GB"/>
              </w:rPr>
              <w:fldChar w:fldCharType="end"/>
            </w:r>
          </w:p>
        </w:tc>
        <w:tc>
          <w:tcPr>
            <w:tcW w:w="992" w:type="dxa"/>
            <w:shd w:val="clear" w:color="auto" w:fill="FFFFFF"/>
          </w:tcPr>
          <w:p w14:paraId="256E1758" w14:textId="580AD59B" w:rsidR="0047145E" w:rsidRPr="00B57B36" w:rsidRDefault="006F22B9" w:rsidP="009E2652">
            <w:pPr>
              <w:pStyle w:val="CETBodytext"/>
              <w:ind w:right="-1"/>
              <w:rPr>
                <w:rFonts w:cs="Arial"/>
                <w:szCs w:val="18"/>
                <w:lang w:val="en-GB"/>
              </w:rPr>
            </w:pPr>
            <w:r>
              <w:rPr>
                <w:rFonts w:cs="Arial"/>
                <w:szCs w:val="18"/>
                <w:lang w:val="en-GB"/>
              </w:rPr>
              <w:t>PGV, PGD</w:t>
            </w:r>
          </w:p>
        </w:tc>
        <w:tc>
          <w:tcPr>
            <w:tcW w:w="251" w:type="dxa"/>
            <w:shd w:val="clear" w:color="auto" w:fill="FFFFFF"/>
          </w:tcPr>
          <w:p w14:paraId="0B825EBE" w14:textId="32B18170" w:rsidR="0047145E" w:rsidRPr="00B57B36" w:rsidRDefault="006F22B9" w:rsidP="00E0075F">
            <w:pPr>
              <w:pStyle w:val="CETBodytext"/>
              <w:ind w:right="-1"/>
              <w:jc w:val="center"/>
              <w:rPr>
                <w:rFonts w:cs="Arial"/>
                <w:szCs w:val="18"/>
                <w:lang w:val="en-GB"/>
              </w:rPr>
            </w:pPr>
            <w:r>
              <w:rPr>
                <w:rFonts w:cs="Arial"/>
                <w:szCs w:val="18"/>
                <w:lang w:val="en-GB"/>
              </w:rPr>
              <w:t>3</w:t>
            </w:r>
          </w:p>
        </w:tc>
      </w:tr>
      <w:tr w:rsidR="00312F89" w:rsidRPr="00B57B36" w14:paraId="4EA9E372" w14:textId="064EBC3C" w:rsidTr="00312F89">
        <w:trPr>
          <w:trHeight w:val="327"/>
        </w:trPr>
        <w:tc>
          <w:tcPr>
            <w:tcW w:w="2691" w:type="dxa"/>
            <w:shd w:val="clear" w:color="auto" w:fill="FFFFFF"/>
          </w:tcPr>
          <w:p w14:paraId="1E629443" w14:textId="4D1AF254" w:rsidR="0047145E" w:rsidRPr="00B57B36" w:rsidRDefault="000F65FD" w:rsidP="009E2652">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cH96T1tS","properties":{"formattedCitation":"(Katayama et al., 1977)","plainCitation":"(Katayama et al., 1977)","noteIndex":0},"citationItems":[{"id":100,"uris":["http://zotero.org/users/4541420/items/5N9II9NQ"],"uri":["http://zotero.org/users/4541420/items/5N9II9NQ"],"itemData":{"id":100,"type":"article-journal","container-title":"Proceedings Sixth world conference earthquake engineering institute association","page":"pp. 3369-3375","title":"Quantitative Analysis of Seismic Damage to Buried Utility Pipelines","author":[{"family":"Katayama","given":"T."},{"family":"Kubo","given":"K."},{"family":"Sato","given":"N."}],"issued":{"date-parts":[["1977"]]}}}],"schema":"https://github.com/citation-style-language/schema/raw/master/csl-citation.json"} </w:instrText>
            </w:r>
            <w:r>
              <w:rPr>
                <w:rFonts w:cs="Arial"/>
                <w:szCs w:val="18"/>
                <w:lang w:val="en-GB"/>
              </w:rPr>
              <w:fldChar w:fldCharType="separate"/>
            </w:r>
            <w:r>
              <w:rPr>
                <w:rFonts w:cs="Arial"/>
                <w:noProof/>
                <w:szCs w:val="18"/>
                <w:lang w:val="en-GB"/>
              </w:rPr>
              <w:t>(Katayama et al., 1977)</w:t>
            </w:r>
            <w:r>
              <w:rPr>
                <w:rFonts w:cs="Arial"/>
                <w:szCs w:val="18"/>
                <w:lang w:val="en-GB"/>
              </w:rPr>
              <w:fldChar w:fldCharType="end"/>
            </w:r>
          </w:p>
        </w:tc>
        <w:tc>
          <w:tcPr>
            <w:tcW w:w="992" w:type="dxa"/>
            <w:shd w:val="clear" w:color="auto" w:fill="FFFFFF"/>
          </w:tcPr>
          <w:p w14:paraId="46DE8377" w14:textId="10744A44" w:rsidR="0047145E" w:rsidRPr="00B57B36" w:rsidRDefault="000F65FD" w:rsidP="00B849B7">
            <w:pPr>
              <w:pStyle w:val="CETBodytext"/>
              <w:ind w:right="-1"/>
              <w:jc w:val="left"/>
              <w:rPr>
                <w:rFonts w:cs="Arial"/>
                <w:szCs w:val="18"/>
                <w:lang w:val="en-GB"/>
              </w:rPr>
            </w:pPr>
            <w:r>
              <w:rPr>
                <w:rFonts w:cs="Arial"/>
                <w:szCs w:val="18"/>
                <w:lang w:val="en-GB"/>
              </w:rPr>
              <w:t>PGA</w:t>
            </w:r>
          </w:p>
        </w:tc>
        <w:tc>
          <w:tcPr>
            <w:tcW w:w="425" w:type="dxa"/>
            <w:shd w:val="clear" w:color="auto" w:fill="FFFFFF"/>
          </w:tcPr>
          <w:p w14:paraId="61663DC0" w14:textId="4819FE61" w:rsidR="0047145E" w:rsidRPr="00B57B36" w:rsidRDefault="000F65FD" w:rsidP="00B849B7">
            <w:pPr>
              <w:pStyle w:val="CETBodytext"/>
              <w:ind w:right="-1"/>
              <w:jc w:val="center"/>
              <w:rPr>
                <w:rFonts w:cs="Arial"/>
                <w:szCs w:val="18"/>
                <w:lang w:val="en-GB"/>
              </w:rPr>
            </w:pPr>
            <w:r>
              <w:rPr>
                <w:rFonts w:cs="Arial"/>
                <w:szCs w:val="18"/>
                <w:lang w:val="en-GB"/>
              </w:rPr>
              <w:t>6</w:t>
            </w:r>
          </w:p>
        </w:tc>
        <w:tc>
          <w:tcPr>
            <w:tcW w:w="284" w:type="dxa"/>
            <w:shd w:val="clear" w:color="auto" w:fill="FFFFFF"/>
          </w:tcPr>
          <w:p w14:paraId="21C2F125" w14:textId="77777777" w:rsidR="0047145E" w:rsidRPr="00B57B36" w:rsidRDefault="0047145E" w:rsidP="009E2652">
            <w:pPr>
              <w:pStyle w:val="CETBodytext"/>
              <w:ind w:right="-1"/>
              <w:rPr>
                <w:rFonts w:cs="Arial"/>
                <w:szCs w:val="18"/>
                <w:lang w:val="en-GB"/>
              </w:rPr>
            </w:pPr>
          </w:p>
        </w:tc>
        <w:tc>
          <w:tcPr>
            <w:tcW w:w="3260" w:type="dxa"/>
            <w:shd w:val="clear" w:color="auto" w:fill="FFFFFF"/>
          </w:tcPr>
          <w:p w14:paraId="00CC0543" w14:textId="4D9AFFDE" w:rsidR="0047145E" w:rsidRPr="00B57B36" w:rsidRDefault="002F5D6A" w:rsidP="009E2652">
            <w:pPr>
              <w:pStyle w:val="CETBodytext"/>
              <w:ind w:right="-1"/>
              <w:rPr>
                <w:rFonts w:cs="Arial"/>
                <w:szCs w:val="18"/>
                <w:lang w:val="en-GB"/>
              </w:rPr>
            </w:pPr>
            <w:r>
              <w:rPr>
                <w:rFonts w:cs="Arial"/>
                <w:szCs w:val="18"/>
                <w:lang w:val="en-GB"/>
              </w:rPr>
              <w:fldChar w:fldCharType="begin"/>
            </w:r>
            <w:r w:rsidR="00C7684D">
              <w:rPr>
                <w:rFonts w:cs="Arial"/>
                <w:szCs w:val="18"/>
                <w:lang w:val="en-GB"/>
              </w:rPr>
              <w:instrText xml:space="preserve"> ADDIN ZOTERO_ITEM CSL_CITATION {"citationID":"L6ah5pjq","properties":{"formattedCitation":"(O\\uc0\\u8217{}Rourke and Jeon, 1999)","plainCitation":"(O’Rourke and Jeon, 1999)","noteIndex":0},"citationItems":[{"id":200,"uris":["http://zotero.org/users/4541420/items/CTSTF7X2"],"uri":["http://zotero.org/users/4541420/items/CTSTF7X2"],"itemData":{"id":200,"type":"article-journal","title":"Factors Affecting the Earthquake Damage of Water Distribution Systems","author":[{"family":"O'Rourke","given":"T."},{"family":"Jeon","given":"S.-S."}],"issued":{"date-parts":[["1999"]]}}}],"schema":"https://github.com/citation-style-language/schema/raw/master/csl-citation.json"} </w:instrText>
            </w:r>
            <w:r>
              <w:rPr>
                <w:rFonts w:cs="Arial"/>
                <w:szCs w:val="18"/>
                <w:lang w:val="en-GB"/>
              </w:rPr>
              <w:fldChar w:fldCharType="separate"/>
            </w:r>
            <w:r w:rsidR="00312F89" w:rsidRPr="00312F89">
              <w:rPr>
                <w:rFonts w:cs="Arial"/>
              </w:rPr>
              <w:t>(O’Rourke and Jeon, 1999)</w:t>
            </w:r>
            <w:r>
              <w:rPr>
                <w:rFonts w:cs="Arial"/>
                <w:szCs w:val="18"/>
                <w:lang w:val="en-GB"/>
              </w:rPr>
              <w:fldChar w:fldCharType="end"/>
            </w:r>
          </w:p>
        </w:tc>
        <w:tc>
          <w:tcPr>
            <w:tcW w:w="992" w:type="dxa"/>
            <w:shd w:val="clear" w:color="auto" w:fill="FFFFFF"/>
          </w:tcPr>
          <w:p w14:paraId="2DF28B38" w14:textId="6C20B16E" w:rsidR="0047145E"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4CD3BFCE" w14:textId="3D43A918" w:rsidR="0047145E"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2BEB5327" w14:textId="0315B585" w:rsidTr="00312F89">
        <w:trPr>
          <w:trHeight w:val="327"/>
        </w:trPr>
        <w:tc>
          <w:tcPr>
            <w:tcW w:w="2691" w:type="dxa"/>
            <w:shd w:val="clear" w:color="auto" w:fill="FFFFFF"/>
          </w:tcPr>
          <w:p w14:paraId="64A97B47" w14:textId="6E784EA4" w:rsidR="00B4552C" w:rsidRDefault="000F65FD" w:rsidP="0047145E">
            <w:pPr>
              <w:pStyle w:val="CETBodytext"/>
              <w:ind w:right="-1"/>
              <w:rPr>
                <w:rFonts w:cs="Arial"/>
                <w:szCs w:val="18"/>
                <w:lang w:val="en-GB"/>
              </w:rPr>
            </w:pPr>
            <w:r>
              <w:rPr>
                <w:rFonts w:cs="Arial"/>
                <w:szCs w:val="18"/>
                <w:lang w:val="en-GB"/>
              </w:rPr>
              <w:fldChar w:fldCharType="begin"/>
            </w:r>
            <w:r w:rsidR="005F2009">
              <w:rPr>
                <w:rFonts w:cs="Arial"/>
                <w:szCs w:val="18"/>
                <w:lang w:val="en-GB"/>
              </w:rPr>
              <w:instrText xml:space="preserve"> ADDIN ZOTERO_ITEM CSL_CITATION {"citationID":"V6Pk3IaS","properties":{"formattedCitation":"(Isoyama and Katayama, 1982)","plainCitation":"(Isoyama and Katayama, 1982)","noteIndex":0},"citationItems":[{"id":122,"uris":["http://zotero.org/users/4541420/items/6MX8LCQG"],"uri":["http://zotero.org/users/4541420/items/6MX8LCQG"],"itemData":{"id":122,"type":"article-journal","archive":"Scopus®","container-title":"Report of the Institute of Industrial Science, University of Tokyo","ISSN":"00409006","issue":"1","journalAbbreviation":"Report of the Institute of Industrial Science, University of Tokyo","language":"English","page":"64p.","source":"EBSCOhost","title":"Reliability evaluation of water supply systems during earthquake.","volume":"30","author":[{"family":"Isoyama","given":"Ryoji"},{"family":"Katayama","given":"Tsuneo"}],"issued":{"date-parts":[["1982"]],"season":"01"}}}],"schema":"https://github.com/citation-style-language/schema/raw/master/csl-citation.json"} </w:instrText>
            </w:r>
            <w:r>
              <w:rPr>
                <w:rFonts w:cs="Arial"/>
                <w:szCs w:val="18"/>
                <w:lang w:val="en-GB"/>
              </w:rPr>
              <w:fldChar w:fldCharType="separate"/>
            </w:r>
            <w:r>
              <w:rPr>
                <w:rFonts w:cs="Arial"/>
                <w:noProof/>
                <w:szCs w:val="18"/>
                <w:lang w:val="en-GB"/>
              </w:rPr>
              <w:t>(Isoyama and Katayama, 1982)</w:t>
            </w:r>
            <w:r>
              <w:rPr>
                <w:rFonts w:cs="Arial"/>
                <w:szCs w:val="18"/>
                <w:lang w:val="en-GB"/>
              </w:rPr>
              <w:fldChar w:fldCharType="end"/>
            </w:r>
          </w:p>
        </w:tc>
        <w:tc>
          <w:tcPr>
            <w:tcW w:w="992" w:type="dxa"/>
            <w:shd w:val="clear" w:color="auto" w:fill="FFFFFF"/>
          </w:tcPr>
          <w:p w14:paraId="54EB383F" w14:textId="5851D2B1" w:rsidR="00B4552C" w:rsidRPr="00B57B36" w:rsidRDefault="000F65FD" w:rsidP="00B849B7">
            <w:pPr>
              <w:pStyle w:val="CETBodytext"/>
              <w:ind w:right="-1"/>
              <w:jc w:val="left"/>
              <w:rPr>
                <w:rFonts w:cs="Arial"/>
                <w:szCs w:val="18"/>
                <w:lang w:val="en-GB"/>
              </w:rPr>
            </w:pPr>
            <w:r>
              <w:rPr>
                <w:rFonts w:cs="Arial"/>
                <w:szCs w:val="18"/>
                <w:lang w:val="en-GB"/>
              </w:rPr>
              <w:t>PGA</w:t>
            </w:r>
          </w:p>
        </w:tc>
        <w:tc>
          <w:tcPr>
            <w:tcW w:w="425" w:type="dxa"/>
            <w:shd w:val="clear" w:color="auto" w:fill="FFFFFF"/>
          </w:tcPr>
          <w:p w14:paraId="5ED9A07A" w14:textId="2840BB49" w:rsidR="00B4552C" w:rsidRPr="00B57B36" w:rsidRDefault="000F65FD" w:rsidP="00B849B7">
            <w:pPr>
              <w:pStyle w:val="CETBodytext"/>
              <w:ind w:right="-1"/>
              <w:jc w:val="center"/>
              <w:rPr>
                <w:rFonts w:cs="Arial"/>
                <w:szCs w:val="18"/>
                <w:lang w:val="en-GB"/>
              </w:rPr>
            </w:pPr>
            <w:r>
              <w:rPr>
                <w:rFonts w:cs="Arial"/>
                <w:szCs w:val="18"/>
                <w:lang w:val="en-GB"/>
              </w:rPr>
              <w:t>1</w:t>
            </w:r>
          </w:p>
        </w:tc>
        <w:tc>
          <w:tcPr>
            <w:tcW w:w="284" w:type="dxa"/>
            <w:shd w:val="clear" w:color="auto" w:fill="FFFFFF"/>
          </w:tcPr>
          <w:p w14:paraId="1A5E3A32"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212A8023" w14:textId="693281CF" w:rsidR="00B4552C" w:rsidRPr="00B57B36"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lzb6js9k","properties":{"formattedCitation":"(Isoyama et al., 2000)","plainCitation":"(Isoyama et al., 2000)","noteIndex":0},"citationItems":[{"id":153,"uris":["http://zotero.org/users/4541420/items/RBEIIY2A"],"uri":["http://zotero.org/users/4541420/items/RBEIIY2A"],"itemData":{"id":153,"type":"article-journal","archive":"PASCAL Archive","container-title":"Anti-seismic measures on water supply (Tokyo, 15-18 November 1998)","ISSN":"0735-1917","journalAbbreviation":"Anti-seismic measures on water supply (Tokyo, 15-18 November 1998)","note":"publisher-place: Oxford\npublisher: Blackwell Scientific Publications","page":"63-68","source":"EBSCOhost","title":"Seismic damage estimation procedure for water supply pipelines","author":[{"family":"Isoyama","given":"Ryoji"},{"family":"ishida","given":"Eisuke"},{"family":"yune","given":"Kiyoji"},{"family":"shirozu","given":"Toru"}],"issued":{"date-parts":[["2000",1,1]]}}}],"schema":"https://github.com/citation-style-language/schema/raw/master/csl-citation.json"} </w:instrText>
            </w:r>
            <w:r>
              <w:rPr>
                <w:rFonts w:cs="Arial"/>
                <w:szCs w:val="18"/>
                <w:lang w:val="en-GB"/>
              </w:rPr>
              <w:fldChar w:fldCharType="separate"/>
            </w:r>
            <w:r>
              <w:rPr>
                <w:rFonts w:cs="Arial"/>
                <w:noProof/>
                <w:szCs w:val="18"/>
                <w:lang w:val="en-GB"/>
              </w:rPr>
              <w:t>(Isoyama et al., 2000)</w:t>
            </w:r>
            <w:r>
              <w:rPr>
                <w:rFonts w:cs="Arial"/>
                <w:szCs w:val="18"/>
                <w:lang w:val="en-GB"/>
              </w:rPr>
              <w:fldChar w:fldCharType="end"/>
            </w:r>
          </w:p>
        </w:tc>
        <w:tc>
          <w:tcPr>
            <w:tcW w:w="992" w:type="dxa"/>
            <w:shd w:val="clear" w:color="auto" w:fill="FFFFFF"/>
          </w:tcPr>
          <w:p w14:paraId="76828AC4" w14:textId="51AAD5D0" w:rsidR="00B4552C" w:rsidRPr="00B57B36" w:rsidRDefault="00312F89" w:rsidP="009E2652">
            <w:pPr>
              <w:pStyle w:val="CETBodytext"/>
              <w:ind w:right="-1"/>
              <w:rPr>
                <w:rFonts w:cs="Arial"/>
                <w:szCs w:val="18"/>
                <w:lang w:val="en-GB"/>
              </w:rPr>
            </w:pPr>
            <w:r>
              <w:rPr>
                <w:rFonts w:cs="Arial"/>
                <w:szCs w:val="18"/>
                <w:lang w:val="en-GB"/>
              </w:rPr>
              <w:t>PGA</w:t>
            </w:r>
          </w:p>
        </w:tc>
        <w:tc>
          <w:tcPr>
            <w:tcW w:w="251" w:type="dxa"/>
            <w:shd w:val="clear" w:color="auto" w:fill="FFFFFF"/>
          </w:tcPr>
          <w:p w14:paraId="0912690F" w14:textId="21D970D2"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5E12EA1A" w14:textId="77777777" w:rsidTr="00312F89">
        <w:trPr>
          <w:trHeight w:val="327"/>
        </w:trPr>
        <w:tc>
          <w:tcPr>
            <w:tcW w:w="2691" w:type="dxa"/>
            <w:shd w:val="clear" w:color="auto" w:fill="FFFFFF"/>
          </w:tcPr>
          <w:p w14:paraId="659DCE47" w14:textId="7A019DEC" w:rsidR="00B4552C" w:rsidRDefault="000F65FD"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BiTIKSea","properties":{"formattedCitation":"(Barenberg, 1988)","plainCitation":"(Barenberg, 1988)","noteIndex":0},"citationItems":[{"id":134,"uris":["http://zotero.org/users/4541420/items/7WIYYVA8"],"uri":["http://zotero.org/users/4541420/items/7WIYYVA8"],"itemData":{"id":134,"type":"article-journal","container-title":"Journal of Geotechnical Engineering","DOI":"10.1061/(ASCE)0733-9410(1988)114:6(706)","ISSN":"0733-9410, 1944-8368","issue":"6","journalAbbreviation":"Journal of Geotechnical Engineering","language":"en","page":"706-711","source":"DOI.org (Crossref)","title":"Correlation of Pipeline Damage with Ground Motions","volume":"114","author":[{"family":"Barenberg","given":"Michael E."}],"issued":{"date-parts":[["1988",6]]}}}],"schema":"https://github.com/citation-style-language/schema/raw/master/csl-citation.json"} </w:instrText>
            </w:r>
            <w:r>
              <w:rPr>
                <w:rFonts w:cs="Arial"/>
                <w:szCs w:val="18"/>
                <w:lang w:val="en-GB"/>
              </w:rPr>
              <w:fldChar w:fldCharType="separate"/>
            </w:r>
            <w:r>
              <w:rPr>
                <w:rFonts w:cs="Arial"/>
                <w:noProof/>
                <w:szCs w:val="18"/>
                <w:lang w:val="en-GB"/>
              </w:rPr>
              <w:t>(Barenberg, 1988)</w:t>
            </w:r>
            <w:r>
              <w:rPr>
                <w:rFonts w:cs="Arial"/>
                <w:szCs w:val="18"/>
                <w:lang w:val="en-GB"/>
              </w:rPr>
              <w:fldChar w:fldCharType="end"/>
            </w:r>
          </w:p>
        </w:tc>
        <w:tc>
          <w:tcPr>
            <w:tcW w:w="992" w:type="dxa"/>
            <w:shd w:val="clear" w:color="auto" w:fill="FFFFFF"/>
          </w:tcPr>
          <w:p w14:paraId="71FF5F51" w14:textId="560CAEC9" w:rsidR="00B4552C" w:rsidRPr="00B57B36" w:rsidRDefault="000F65FD" w:rsidP="00B849B7">
            <w:pPr>
              <w:pStyle w:val="CETBodytext"/>
              <w:ind w:right="-1"/>
              <w:jc w:val="left"/>
              <w:rPr>
                <w:rFonts w:cs="Arial"/>
                <w:szCs w:val="18"/>
                <w:lang w:val="en-GB"/>
              </w:rPr>
            </w:pPr>
            <w:r>
              <w:rPr>
                <w:rFonts w:cs="Arial"/>
                <w:szCs w:val="18"/>
                <w:lang w:val="en-GB"/>
              </w:rPr>
              <w:t>PGV</w:t>
            </w:r>
          </w:p>
        </w:tc>
        <w:tc>
          <w:tcPr>
            <w:tcW w:w="425" w:type="dxa"/>
            <w:shd w:val="clear" w:color="auto" w:fill="FFFFFF"/>
          </w:tcPr>
          <w:p w14:paraId="6CF8AB59" w14:textId="565DB683" w:rsidR="00B4552C" w:rsidRPr="00B57B36" w:rsidRDefault="000F65FD" w:rsidP="00B849B7">
            <w:pPr>
              <w:pStyle w:val="CETBodytext"/>
              <w:ind w:right="-1"/>
              <w:jc w:val="center"/>
              <w:rPr>
                <w:rFonts w:cs="Arial"/>
                <w:szCs w:val="18"/>
                <w:lang w:val="en-GB"/>
              </w:rPr>
            </w:pPr>
            <w:r>
              <w:rPr>
                <w:rFonts w:cs="Arial"/>
                <w:szCs w:val="18"/>
                <w:lang w:val="en-GB"/>
              </w:rPr>
              <w:t>3</w:t>
            </w:r>
          </w:p>
        </w:tc>
        <w:tc>
          <w:tcPr>
            <w:tcW w:w="284" w:type="dxa"/>
            <w:shd w:val="clear" w:color="auto" w:fill="FFFFFF"/>
          </w:tcPr>
          <w:p w14:paraId="1AD2582A"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128D0D37" w14:textId="226E808A" w:rsidR="00B4552C" w:rsidRDefault="00312F89" w:rsidP="0047145E">
            <w:pPr>
              <w:pStyle w:val="CETBodytext"/>
              <w:ind w:right="-1"/>
              <w:rPr>
                <w:rFonts w:cs="Arial"/>
                <w:szCs w:val="18"/>
                <w:lang w:val="en-GB"/>
              </w:rPr>
            </w:pPr>
            <w:r>
              <w:rPr>
                <w:rFonts w:cs="Arial"/>
                <w:szCs w:val="18"/>
                <w:lang w:val="en-GB"/>
              </w:rPr>
              <w:fldChar w:fldCharType="begin"/>
            </w:r>
            <w:r w:rsidR="00BE1422">
              <w:rPr>
                <w:rFonts w:cs="Arial"/>
                <w:szCs w:val="18"/>
                <w:lang w:val="en-GB"/>
              </w:rPr>
              <w:instrText xml:space="preserve"> ADDIN ZOTERO_ITEM CSL_CITATION {"citationID":"qvvFmMYk","properties":{"formattedCitation":"(ALA, 2001)","plainCitation":"(ALA, 2001)","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cs="Arial"/>
                <w:szCs w:val="18"/>
                <w:lang w:val="en-GB"/>
              </w:rPr>
              <w:fldChar w:fldCharType="separate"/>
            </w:r>
            <w:r w:rsidR="00BE1422">
              <w:rPr>
                <w:rFonts w:cs="Arial"/>
                <w:noProof/>
                <w:szCs w:val="18"/>
                <w:lang w:val="en-GB"/>
              </w:rPr>
              <w:t>(ALA, 2001)</w:t>
            </w:r>
            <w:r>
              <w:rPr>
                <w:rFonts w:cs="Arial"/>
                <w:szCs w:val="18"/>
                <w:lang w:val="en-GB"/>
              </w:rPr>
              <w:fldChar w:fldCharType="end"/>
            </w:r>
          </w:p>
        </w:tc>
        <w:tc>
          <w:tcPr>
            <w:tcW w:w="992" w:type="dxa"/>
            <w:shd w:val="clear" w:color="auto" w:fill="FFFFFF"/>
          </w:tcPr>
          <w:p w14:paraId="4840B52C" w14:textId="4730F830" w:rsidR="00B4552C" w:rsidRPr="00B57B36" w:rsidRDefault="00312F89" w:rsidP="009E2652">
            <w:pPr>
              <w:pStyle w:val="CETBodytext"/>
              <w:ind w:right="-1"/>
              <w:rPr>
                <w:rFonts w:cs="Arial"/>
                <w:szCs w:val="18"/>
                <w:lang w:val="en-GB"/>
              </w:rPr>
            </w:pPr>
            <w:r>
              <w:rPr>
                <w:rFonts w:cs="Arial"/>
                <w:szCs w:val="18"/>
                <w:lang w:val="en-GB"/>
              </w:rPr>
              <w:t>PGV, PGD</w:t>
            </w:r>
          </w:p>
        </w:tc>
        <w:tc>
          <w:tcPr>
            <w:tcW w:w="251" w:type="dxa"/>
            <w:shd w:val="clear" w:color="auto" w:fill="FFFFFF"/>
          </w:tcPr>
          <w:p w14:paraId="757329AE" w14:textId="3CAE3350" w:rsidR="00B4552C" w:rsidRPr="00B57B36" w:rsidRDefault="00312F89" w:rsidP="00E0075F">
            <w:pPr>
              <w:pStyle w:val="CETBodytext"/>
              <w:ind w:right="-1"/>
              <w:jc w:val="center"/>
              <w:rPr>
                <w:rFonts w:cs="Arial"/>
                <w:szCs w:val="18"/>
                <w:lang w:val="en-GB"/>
              </w:rPr>
            </w:pPr>
            <w:r>
              <w:rPr>
                <w:rFonts w:cs="Arial"/>
                <w:szCs w:val="18"/>
                <w:lang w:val="en-GB"/>
              </w:rPr>
              <w:t>12</w:t>
            </w:r>
          </w:p>
        </w:tc>
      </w:tr>
      <w:tr w:rsidR="00312F89" w:rsidRPr="00B57B36" w14:paraId="7D231A33" w14:textId="77777777" w:rsidTr="00312F89">
        <w:trPr>
          <w:trHeight w:val="327"/>
        </w:trPr>
        <w:tc>
          <w:tcPr>
            <w:tcW w:w="2691" w:type="dxa"/>
            <w:shd w:val="clear" w:color="auto" w:fill="FFFFFF"/>
          </w:tcPr>
          <w:p w14:paraId="6F94B0F1" w14:textId="6B2AC0B5" w:rsidR="00B4552C" w:rsidRDefault="000F65FD"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FZKphQhL","properties":{"formattedCitation":"(Eguchi et al., 1991)","plainCitation":"(Eguchi et al., 1991)","noteIndex":0},"citationItems":[{"id":126,"uris":["http://zotero.org/users/4541420/items/KK9KPS74"],"uri":["http://zotero.org/users/4541420/items/KK9KPS74"],"itemData":{"id":126,"type":"paper-conference","archive":"Scopus®","ISBN":"0-87262-821-3","language":"English","note":"714","page":"714-724","publisher":"Publ by ASCE","source":"EBSCOhost","title":"Rapid post-earthquake damage detection method for underground lifelines","URL":"http://ezproxy.unibo.it/login?url=http://search.ebscohost.com/login.aspx?direct=true&amp;db=edselc&amp;AN=edselc.2-52.0-0025751306&amp;lang=it&amp;site=eds-live&amp;scope=site","author":[{"family":"Eguchi","given":"R.T."},{"family":"Chrostowski","given":"J.D."},{"family":"Tillman","given":"C.W."},{"family":"Ayala","given":"A.G."}],"issued":{"date-parts":[["1991"]],"season":"01"}}}],"schema":"https://github.com/citation-style-language/schema/raw/master/csl-citation.json"} </w:instrText>
            </w:r>
            <w:r>
              <w:rPr>
                <w:rFonts w:cs="Arial"/>
                <w:szCs w:val="18"/>
                <w:lang w:val="en-GB"/>
              </w:rPr>
              <w:fldChar w:fldCharType="separate"/>
            </w:r>
            <w:r>
              <w:rPr>
                <w:rFonts w:cs="Arial"/>
                <w:noProof/>
                <w:szCs w:val="18"/>
                <w:lang w:val="en-GB"/>
              </w:rPr>
              <w:t>(Eguchi et al., 1991)</w:t>
            </w:r>
            <w:r>
              <w:rPr>
                <w:rFonts w:cs="Arial"/>
                <w:szCs w:val="18"/>
                <w:lang w:val="en-GB"/>
              </w:rPr>
              <w:fldChar w:fldCharType="end"/>
            </w:r>
            <w:r w:rsidR="00B4552C">
              <w:rPr>
                <w:rFonts w:cs="Arial"/>
                <w:szCs w:val="18"/>
                <w:lang w:val="en-GB"/>
              </w:rPr>
              <w:t xml:space="preserve"> </w:t>
            </w:r>
          </w:p>
        </w:tc>
        <w:tc>
          <w:tcPr>
            <w:tcW w:w="992" w:type="dxa"/>
            <w:shd w:val="clear" w:color="auto" w:fill="FFFFFF"/>
          </w:tcPr>
          <w:p w14:paraId="3655110D" w14:textId="411D4AB7" w:rsidR="00B4552C" w:rsidRPr="00B57B36" w:rsidRDefault="000F65FD" w:rsidP="00B849B7">
            <w:pPr>
              <w:pStyle w:val="CETBodytext"/>
              <w:ind w:right="-1"/>
              <w:jc w:val="left"/>
              <w:rPr>
                <w:rFonts w:cs="Arial"/>
                <w:szCs w:val="18"/>
                <w:lang w:val="en-GB"/>
              </w:rPr>
            </w:pPr>
            <w:r>
              <w:rPr>
                <w:rFonts w:cs="Arial"/>
                <w:szCs w:val="18"/>
                <w:lang w:val="en-GB"/>
              </w:rPr>
              <w:t>MMI</w:t>
            </w:r>
          </w:p>
        </w:tc>
        <w:tc>
          <w:tcPr>
            <w:tcW w:w="425" w:type="dxa"/>
            <w:shd w:val="clear" w:color="auto" w:fill="FFFFFF"/>
          </w:tcPr>
          <w:p w14:paraId="787BF12B" w14:textId="69D10A98" w:rsidR="00B4552C" w:rsidRPr="00B57B36" w:rsidRDefault="007D4689" w:rsidP="00B849B7">
            <w:pPr>
              <w:pStyle w:val="CETBodytext"/>
              <w:ind w:right="-1"/>
              <w:jc w:val="center"/>
              <w:rPr>
                <w:rFonts w:cs="Arial"/>
                <w:szCs w:val="18"/>
                <w:lang w:val="en-GB"/>
              </w:rPr>
            </w:pPr>
            <w:r>
              <w:rPr>
                <w:rFonts w:cs="Arial"/>
                <w:szCs w:val="18"/>
                <w:lang w:val="en-GB"/>
              </w:rPr>
              <w:t>4</w:t>
            </w:r>
          </w:p>
        </w:tc>
        <w:tc>
          <w:tcPr>
            <w:tcW w:w="284" w:type="dxa"/>
            <w:shd w:val="clear" w:color="auto" w:fill="FFFFFF"/>
          </w:tcPr>
          <w:p w14:paraId="45DFE978"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3A0C7B55" w14:textId="5B05BF13" w:rsidR="00B4552C" w:rsidRDefault="00312F89" w:rsidP="0047145E">
            <w:pPr>
              <w:pStyle w:val="CETBodytext"/>
              <w:ind w:right="-1"/>
              <w:rPr>
                <w:rFonts w:cs="Arial"/>
                <w:szCs w:val="18"/>
                <w:lang w:val="en-GB"/>
              </w:rPr>
            </w:pPr>
            <w:r>
              <w:rPr>
                <w:rFonts w:cs="Arial"/>
                <w:szCs w:val="18"/>
                <w:lang w:val="en-GB"/>
              </w:rPr>
              <w:fldChar w:fldCharType="begin"/>
            </w:r>
            <w:r w:rsidR="003543C1">
              <w:rPr>
                <w:rFonts w:cs="Arial"/>
                <w:szCs w:val="18"/>
                <w:lang w:val="en-GB"/>
              </w:rPr>
              <w:instrText xml:space="preserve"> ADDIN ZOTERO_ITEM CSL_CITATION {"citationID":"Ajw2Lw8I","properties":{"formattedCitation":"(Jui Huang Hung, 2001)","plainCitation":"(Jui Huang Hung, 2001)","noteIndex":0},"citationItems":[{"id":120,"uris":["http://zotero.org/users/4541420/items/JVQ6YWE9"],"uri":["http://zotero.org/users/4541420/items/JVQ6YWE9"],"itemData":{"id":120,"type":"article-journal","abstract":"The Ji-Ji earthquake that took place on September 21, 1999 was the most damaging natural disaster that ever happened to Taiwan in the 20th century. It caused 2,405 deaths and 10,718 injuries. In addition, vital lifelines such as highway bridges, telecommunication links, water mains, and natural gas pipelines were severely damaged. Although secondary disasters such as fires and floods were not seen after the quake, the lack of tap water made the daily life difficult and inconvenient. This demonstrated the vulnerability of water supply systems before the earthquake. In order to study the damage ratios of water pipelines caused by the Ji-Ji earthquake, this research analyzed the water pipeline performance of Wufeng Shiang. In addition to digitizing the distribution of water pipelines, collecting the actual damage data, and establishing a complete GIS database, this study also derived the regression relations between the water pipeline damages and the earthquake parameters. The results were compared with those obtained by Toprak in 1998 (based on the 1994 Northridge, the 1971 San Fernando, the 1987 Whittier Narrows, and the 1989 Loma Prieta earthquakes) and those by O’Rourke and Ayala in 1993 (based on two Mexican and one US earthquake). It was found that the results were quite different, which illustrated the importance of conducting local analysis in Taiwan. Based on these results, future work could be conducted to improve the seismic performance of water supply systems in Taiwan.","archive":"Networked Digital Library of Theses &amp; Dissertations","source":"EBSCOhost","title":"The Analysis of Water Pipeline Damages of Wufeng Shiang in the 921 Ji-Ji Earthquake","URL":"http://ezproxy.unibo.it/login?url=http://search.ebscohost.com/login.aspx?direct=true&amp;db=edsndl&amp;AN=edsndl.oai.union.ndltd.org.TW.089TIT00653007&amp;lang=it&amp;site=eds-live&amp;scope=site","author":[{"literal":"Jui Huang Hung"}],"issued":{"date-parts":[["2001",1,1]]}}}],"schema":"https://github.com/citation-style-language/schema/raw/master/csl-citation.json"} </w:instrText>
            </w:r>
            <w:r>
              <w:rPr>
                <w:rFonts w:cs="Arial"/>
                <w:szCs w:val="18"/>
                <w:lang w:val="en-GB"/>
              </w:rPr>
              <w:fldChar w:fldCharType="separate"/>
            </w:r>
            <w:r>
              <w:rPr>
                <w:rFonts w:cs="Arial"/>
              </w:rPr>
              <w:t>(Jui Huang Hung, 2001)</w:t>
            </w:r>
            <w:r>
              <w:rPr>
                <w:rFonts w:cs="Arial"/>
                <w:szCs w:val="18"/>
                <w:lang w:val="en-GB"/>
              </w:rPr>
              <w:fldChar w:fldCharType="end"/>
            </w:r>
          </w:p>
        </w:tc>
        <w:tc>
          <w:tcPr>
            <w:tcW w:w="992" w:type="dxa"/>
            <w:shd w:val="clear" w:color="auto" w:fill="FFFFFF"/>
          </w:tcPr>
          <w:p w14:paraId="0BE44473" w14:textId="68987D8A" w:rsidR="00B4552C" w:rsidRPr="00B57B36" w:rsidRDefault="00312F89" w:rsidP="009E2652">
            <w:pPr>
              <w:pStyle w:val="CETBodytext"/>
              <w:ind w:right="-1"/>
              <w:rPr>
                <w:rFonts w:cs="Arial"/>
                <w:szCs w:val="18"/>
                <w:lang w:val="en-GB"/>
              </w:rPr>
            </w:pPr>
            <w:r>
              <w:rPr>
                <w:rFonts w:cs="Arial"/>
                <w:szCs w:val="18"/>
                <w:lang w:val="en-GB"/>
              </w:rPr>
              <w:t>PGA</w:t>
            </w:r>
          </w:p>
        </w:tc>
        <w:tc>
          <w:tcPr>
            <w:tcW w:w="251" w:type="dxa"/>
            <w:shd w:val="clear" w:color="auto" w:fill="FFFFFF"/>
          </w:tcPr>
          <w:p w14:paraId="4F2297B7" w14:textId="3D14FAF0"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3CA6C5F1" w14:textId="77777777" w:rsidTr="00312F89">
        <w:trPr>
          <w:trHeight w:val="327"/>
        </w:trPr>
        <w:tc>
          <w:tcPr>
            <w:tcW w:w="2691" w:type="dxa"/>
            <w:shd w:val="clear" w:color="auto" w:fill="FFFFFF"/>
          </w:tcPr>
          <w:p w14:paraId="58387D77" w14:textId="33E628EE" w:rsidR="00B4552C" w:rsidRDefault="000F65FD" w:rsidP="0047145E">
            <w:pPr>
              <w:pStyle w:val="CETBodytext"/>
              <w:ind w:right="-1"/>
              <w:rPr>
                <w:rFonts w:cs="Arial"/>
                <w:szCs w:val="18"/>
                <w:lang w:val="en-GB"/>
              </w:rPr>
            </w:pPr>
            <w:r>
              <w:rPr>
                <w:rFonts w:cs="Arial"/>
                <w:szCs w:val="18"/>
                <w:lang w:val="en-GB"/>
              </w:rPr>
              <w:fldChar w:fldCharType="begin"/>
            </w:r>
            <w:r w:rsidR="00C7684D">
              <w:rPr>
                <w:rFonts w:cs="Arial"/>
                <w:szCs w:val="18"/>
                <w:lang w:val="en-GB"/>
              </w:rPr>
              <w:instrText xml:space="preserve"> ADDIN ZOTERO_ITEM CSL_CITATION {"citationID":"cJZnp8bI","properties":{"formattedCitation":"(Hamada, 1991)","plainCitation":"(Hamada, 1991)","noteIndex":0},"citationItems":[{"id":102,"uris":["http://zotero.org/users/4541420/items/6TPR7E9B"],"uri":["http://zotero.org/users/4541420/items/6TPR7E9B"],"itemData":{"id":102,"type":"article-journal","container-title":"Proceedings of the Third Japan-US Workshop on Earthquake Resistant Design of Lifelines Facilities and Countermeasures for Soil Liquefaction (1991)","title":"Estimation of earthquake damage to lifeline systems in Japan","URL":"http://www.buffalo.edu/mceer/catalog.host.html/content/shared/www/mceer/publications/NCEER-91-0001.detail.html","author":[{"family":"Hamada","given":"M."}],"issued":{"date-parts":[["1991"]]}}}],"schema":"https://github.com/citation-style-language/schema/raw/master/csl-citation.json"} </w:instrText>
            </w:r>
            <w:r>
              <w:rPr>
                <w:rFonts w:cs="Arial"/>
                <w:szCs w:val="18"/>
                <w:lang w:val="en-GB"/>
              </w:rPr>
              <w:fldChar w:fldCharType="separate"/>
            </w:r>
            <w:r w:rsidR="00C7684D">
              <w:rPr>
                <w:rFonts w:cs="Arial"/>
                <w:noProof/>
                <w:szCs w:val="18"/>
                <w:lang w:val="en-GB"/>
              </w:rPr>
              <w:t>(Hamada, 1991)</w:t>
            </w:r>
            <w:r>
              <w:rPr>
                <w:rFonts w:cs="Arial"/>
                <w:szCs w:val="18"/>
                <w:lang w:val="en-GB"/>
              </w:rPr>
              <w:fldChar w:fldCharType="end"/>
            </w:r>
          </w:p>
        </w:tc>
        <w:tc>
          <w:tcPr>
            <w:tcW w:w="992" w:type="dxa"/>
            <w:shd w:val="clear" w:color="auto" w:fill="FFFFFF"/>
          </w:tcPr>
          <w:p w14:paraId="0A3219F2" w14:textId="54E734C6" w:rsidR="00B4552C" w:rsidRPr="00B57B36" w:rsidRDefault="007D4689" w:rsidP="00B849B7">
            <w:pPr>
              <w:pStyle w:val="CETBodytext"/>
              <w:ind w:right="-1"/>
              <w:jc w:val="left"/>
              <w:rPr>
                <w:rFonts w:cs="Arial"/>
                <w:szCs w:val="18"/>
                <w:lang w:val="en-GB"/>
              </w:rPr>
            </w:pPr>
            <w:r>
              <w:rPr>
                <w:rFonts w:cs="Arial"/>
                <w:szCs w:val="18"/>
                <w:lang w:val="en-GB"/>
              </w:rPr>
              <w:t>PGA</w:t>
            </w:r>
          </w:p>
        </w:tc>
        <w:tc>
          <w:tcPr>
            <w:tcW w:w="425" w:type="dxa"/>
            <w:shd w:val="clear" w:color="auto" w:fill="FFFFFF"/>
          </w:tcPr>
          <w:p w14:paraId="3F1A18FA" w14:textId="13906275" w:rsidR="00B4552C" w:rsidRPr="00B57B36" w:rsidRDefault="007D4689" w:rsidP="00B849B7">
            <w:pPr>
              <w:pStyle w:val="CETBodytext"/>
              <w:ind w:right="-1"/>
              <w:jc w:val="center"/>
              <w:rPr>
                <w:rFonts w:cs="Arial"/>
                <w:szCs w:val="18"/>
                <w:lang w:val="en-GB"/>
              </w:rPr>
            </w:pPr>
            <w:r>
              <w:rPr>
                <w:rFonts w:cs="Arial"/>
                <w:szCs w:val="18"/>
                <w:lang w:val="en-GB"/>
              </w:rPr>
              <w:t>2</w:t>
            </w:r>
          </w:p>
        </w:tc>
        <w:tc>
          <w:tcPr>
            <w:tcW w:w="284" w:type="dxa"/>
            <w:shd w:val="clear" w:color="auto" w:fill="FFFFFF"/>
          </w:tcPr>
          <w:p w14:paraId="673D1445"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2D3F9906" w14:textId="7BBB95F2"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wvplJuOY","properties":{"formattedCitation":"(Chen et al., 2002)","plainCitation":"(Chen et al., 2002)","noteIndex":0},"citationItems":[{"id":112,"uris":["http://zotero.org/users/4541420/items/JNAJUSIG"],"uri":["http://zotero.org/users/4541420/items/JNAJUSIG"],"itemData":{"id":112,"type":"article-journal","container-title":"Soil Dynamics and Earthquake Engineering","DOI":"10.1016/S0267-7261(02)00149-5","ISSN":"02677261","issue":"9-12","journalAbbreviation":"Soil Dynamics and Earthquake Engineering","language":"en","page":"1209-1214","source":"DOI.org (Crossref)","title":"Seismic response of natural gas and water pipelines in the Ji-Ji earthquake","volume":"22","author":[{"family":"Chen","given":"Walter W"},{"family":"Shih","given":"Ban-jwu"},{"family":"Chen","given":"Yi-Chih"},{"family":"Hung","given":"Jui-Huang"},{"family":"Hwang","given":"Howard H"}],"issued":{"date-parts":[["2002",10]]}}}],"schema":"https://github.com/citation-style-language/schema/raw/master/csl-citation.json"} </w:instrText>
            </w:r>
            <w:r>
              <w:rPr>
                <w:rFonts w:cs="Arial"/>
                <w:szCs w:val="18"/>
                <w:lang w:val="en-GB"/>
              </w:rPr>
              <w:fldChar w:fldCharType="separate"/>
            </w:r>
            <w:r>
              <w:rPr>
                <w:rFonts w:cs="Arial"/>
                <w:noProof/>
                <w:szCs w:val="18"/>
                <w:lang w:val="en-GB"/>
              </w:rPr>
              <w:t>(Chen et al., 2002)</w:t>
            </w:r>
            <w:r>
              <w:rPr>
                <w:rFonts w:cs="Arial"/>
                <w:szCs w:val="18"/>
                <w:lang w:val="en-GB"/>
              </w:rPr>
              <w:fldChar w:fldCharType="end"/>
            </w:r>
          </w:p>
        </w:tc>
        <w:tc>
          <w:tcPr>
            <w:tcW w:w="992" w:type="dxa"/>
            <w:shd w:val="clear" w:color="auto" w:fill="FFFFFF"/>
          </w:tcPr>
          <w:p w14:paraId="7BDE3B9D" w14:textId="66746185" w:rsidR="00B4552C" w:rsidRPr="00B57B36" w:rsidRDefault="00312F89" w:rsidP="009E2652">
            <w:pPr>
              <w:pStyle w:val="CETBodytext"/>
              <w:ind w:right="-1"/>
              <w:rPr>
                <w:rFonts w:cs="Arial"/>
                <w:szCs w:val="18"/>
                <w:lang w:val="en-GB"/>
              </w:rPr>
            </w:pPr>
            <w:r>
              <w:rPr>
                <w:rFonts w:cs="Arial"/>
                <w:szCs w:val="18"/>
                <w:lang w:val="en-GB"/>
              </w:rPr>
              <w:t>PGA, PGV</w:t>
            </w:r>
          </w:p>
        </w:tc>
        <w:tc>
          <w:tcPr>
            <w:tcW w:w="251" w:type="dxa"/>
            <w:shd w:val="clear" w:color="auto" w:fill="FFFFFF"/>
          </w:tcPr>
          <w:p w14:paraId="17A1FE55" w14:textId="19CE07DB"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68D6622D" w14:textId="77777777" w:rsidTr="00312F89">
        <w:trPr>
          <w:trHeight w:val="327"/>
        </w:trPr>
        <w:tc>
          <w:tcPr>
            <w:tcW w:w="2691" w:type="dxa"/>
            <w:shd w:val="clear" w:color="auto" w:fill="FFFFFF"/>
          </w:tcPr>
          <w:p w14:paraId="5652DF61" w14:textId="30D51419" w:rsidR="00B4552C" w:rsidRDefault="000F65FD" w:rsidP="0047145E">
            <w:pPr>
              <w:pStyle w:val="CETBodytext"/>
              <w:ind w:right="-1"/>
              <w:rPr>
                <w:rFonts w:cs="Arial"/>
                <w:szCs w:val="18"/>
                <w:lang w:val="en-GB"/>
              </w:rPr>
            </w:pPr>
            <w:r>
              <w:rPr>
                <w:rFonts w:cs="Arial"/>
                <w:szCs w:val="18"/>
                <w:lang w:val="en-GB"/>
              </w:rPr>
              <w:fldChar w:fldCharType="begin"/>
            </w:r>
            <w:r w:rsidR="007D4689">
              <w:rPr>
                <w:rFonts w:cs="Arial"/>
                <w:szCs w:val="18"/>
                <w:lang w:val="en-GB"/>
              </w:rPr>
              <w:instrText xml:space="preserve"> ADDIN ZOTERO_ITEM CSL_CITATION {"citationID":"4db1Ozev","properties":{"formattedCitation":"(O\\uc0\\u8217{}Rourke et al., 1991)","plainCitation":"(O’Rourke et al., 1991)","noteIndex":0},"citationItems":[{"id":132,"uris":["http://zotero.org/users/4541420/items/RYCKPCIJ"],"uri":["http://zotero.org/users/4541420/items/RYCKPCIJ"],"itemData":{"id":132,"type":"article-journal","archive":"GeoRef","container-title":"International Conference on Recent Advances in Geotechnical Earthquake Engineering and Soil Dynamics [Proceedings]","journalAbbreviation":"International Conference on Recent Advances in Geotechnical Earthquake Engineering and Soil Dynamics [Proceedings]","note":"publisher-place: United States\npublisher: University of Missouri-Rolla : Rolla, MO, United States","page":"1601-1612","source":"EBSCOhost","title":"Lifeline and geotechnical aspects of the 1989 Loma Prieta earthquake","volume":"2, Vol. 2","author":[{"family":"O'Rourke","given":"Thomas D."},{"family":"Gowdy","given":"T. E."},{"family":"Stewart","given":"H. E."},{"family":"Pease","given":"J. W."}],"issued":{"date-parts":[["1991"]]}}}],"schema":"https://github.com/citation-style-language/schema/raw/master/csl-citation.json"} </w:instrText>
            </w:r>
            <w:r>
              <w:rPr>
                <w:rFonts w:cs="Arial"/>
                <w:szCs w:val="18"/>
                <w:lang w:val="en-GB"/>
              </w:rPr>
              <w:fldChar w:fldCharType="separate"/>
            </w:r>
            <w:r w:rsidR="007D4689" w:rsidRPr="007D4689">
              <w:rPr>
                <w:rFonts w:cs="Arial"/>
              </w:rPr>
              <w:t>(O’Rourke et al., 1991)</w:t>
            </w:r>
            <w:r>
              <w:rPr>
                <w:rFonts w:cs="Arial"/>
                <w:szCs w:val="18"/>
                <w:lang w:val="en-GB"/>
              </w:rPr>
              <w:fldChar w:fldCharType="end"/>
            </w:r>
          </w:p>
        </w:tc>
        <w:tc>
          <w:tcPr>
            <w:tcW w:w="992" w:type="dxa"/>
            <w:shd w:val="clear" w:color="auto" w:fill="FFFFFF"/>
          </w:tcPr>
          <w:p w14:paraId="44507690" w14:textId="5770C47E" w:rsidR="00B4552C" w:rsidRPr="00B57B36" w:rsidRDefault="007D4689" w:rsidP="00B849B7">
            <w:pPr>
              <w:pStyle w:val="CETBodytext"/>
              <w:ind w:right="-1"/>
              <w:jc w:val="left"/>
              <w:rPr>
                <w:rFonts w:cs="Arial"/>
                <w:szCs w:val="18"/>
                <w:lang w:val="en-GB"/>
              </w:rPr>
            </w:pPr>
            <w:r>
              <w:rPr>
                <w:rFonts w:cs="Arial"/>
                <w:szCs w:val="18"/>
                <w:lang w:val="en-GB"/>
              </w:rPr>
              <w:t>MMI, PGD</w:t>
            </w:r>
          </w:p>
        </w:tc>
        <w:tc>
          <w:tcPr>
            <w:tcW w:w="425" w:type="dxa"/>
            <w:shd w:val="clear" w:color="auto" w:fill="FFFFFF"/>
          </w:tcPr>
          <w:p w14:paraId="5DE1427C" w14:textId="251DD1EF" w:rsidR="00B4552C" w:rsidRPr="00B57B36" w:rsidRDefault="007D4689" w:rsidP="00B849B7">
            <w:pPr>
              <w:pStyle w:val="CETBodytext"/>
              <w:ind w:right="-1"/>
              <w:jc w:val="center"/>
              <w:rPr>
                <w:rFonts w:cs="Arial"/>
                <w:szCs w:val="18"/>
                <w:lang w:val="en-GB"/>
              </w:rPr>
            </w:pPr>
            <w:r>
              <w:rPr>
                <w:rFonts w:cs="Arial"/>
                <w:szCs w:val="18"/>
                <w:lang w:val="en-GB"/>
              </w:rPr>
              <w:t>7</w:t>
            </w:r>
          </w:p>
        </w:tc>
        <w:tc>
          <w:tcPr>
            <w:tcW w:w="284" w:type="dxa"/>
            <w:shd w:val="clear" w:color="auto" w:fill="FFFFFF"/>
          </w:tcPr>
          <w:p w14:paraId="25C07686"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638FC699" w14:textId="7F0777D5"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LC9TiJD8","properties":{"formattedCitation":"(Pineda-Porras and Ordaz-Schroeder, 2003)","plainCitation":"(Pineda-Porras and Ordaz-Schroeder, 2003)","noteIndex":0},"citationItems":[{"id":157,"uris":["http://zotero.org/users/4541420/items/8BM3RAFH"],"uri":["http://zotero.org/users/4541420/items/8BM3RAFH"],"itemData":{"id":157,"type":"paper-conference","container-title":"New Pipeline Technologies, Security, and Safety","DOI":"10.1061/40690(2003)131","event":"Pipeline Engineering and Construction International Conference 2003","event-place":"Baltimore, Maryland, United States","ISBN":"978-0-7844-0690-8","language":"en","page":"1145-1154","publisher":"American Society of Civil Engineers","publisher-place":"Baltimore, Maryland, United States","source":"DOI.org (Crossref)","title":"Seismic Vulnerability Function for High-Diameter Buried Pipelines: Mexico City's Primary Water System Case","title-short":"Seismic Vulnerability Function for High-Diameter Buried Pipelines","URL":"http://ascelibrary.org/doi/10.1061/40690%282003%29131","author":[{"family":"Pineda-Porras","given":"Omar"},{"family":"Ordaz-Schroeder","given":"Mario"}],"accessed":{"date-parts":[["2021",6,23]]},"issued":{"date-parts":[["2003",7,8]]}}}],"schema":"https://github.com/citation-style-language/schema/raw/master/csl-citation.json"} </w:instrText>
            </w:r>
            <w:r>
              <w:rPr>
                <w:rFonts w:cs="Arial"/>
                <w:szCs w:val="18"/>
                <w:lang w:val="en-GB"/>
              </w:rPr>
              <w:fldChar w:fldCharType="separate"/>
            </w:r>
            <w:r>
              <w:rPr>
                <w:rFonts w:cs="Arial"/>
                <w:noProof/>
                <w:szCs w:val="18"/>
                <w:lang w:val="en-GB"/>
              </w:rPr>
              <w:t>(Pineda-Porras and Ordaz-Schroeder, 2003)</w:t>
            </w:r>
            <w:r>
              <w:rPr>
                <w:rFonts w:cs="Arial"/>
                <w:szCs w:val="18"/>
                <w:lang w:val="en-GB"/>
              </w:rPr>
              <w:fldChar w:fldCharType="end"/>
            </w:r>
          </w:p>
        </w:tc>
        <w:tc>
          <w:tcPr>
            <w:tcW w:w="992" w:type="dxa"/>
            <w:shd w:val="clear" w:color="auto" w:fill="FFFFFF"/>
          </w:tcPr>
          <w:p w14:paraId="1DC2C635" w14:textId="5C8D260E" w:rsidR="00B4552C"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543AA4F0" w14:textId="2DF9D4B5"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36746D55" w14:textId="77777777" w:rsidTr="00312F89">
        <w:trPr>
          <w:trHeight w:val="327"/>
        </w:trPr>
        <w:tc>
          <w:tcPr>
            <w:tcW w:w="2691" w:type="dxa"/>
            <w:shd w:val="clear" w:color="auto" w:fill="FFFFFF"/>
          </w:tcPr>
          <w:p w14:paraId="52676C61" w14:textId="3150FB1B" w:rsidR="00B4552C" w:rsidRDefault="007D46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XzhUrUrc","properties":{"formattedCitation":"(Porter et al., 1992)","plainCitation":"(Porter et al., 1992)","noteIndex":0},"citationItems":[{"id":165,"uris":["http://zotero.org/users/4541420/items/X5DBG3G4"],"uri":["http://zotero.org/users/4541420/items/X5DBG3G4"],"itemData":{"id":165,"type":"report","archive":"Scopus®","genre":"Report","language":"English","note":"issue: 840\njournalAbbreviation: NIST Special Publication\ncontainer-title: NIST Special Publication\n3","page":"3-17","publisher":"Publ by Natl Inst of Standards &amp; Technology","source":"EBSCOhost","title":"Performance of water supply pipelines in liquefied soil","URL":"http://ezproxy.unibo.it/login?url=http://search.ebscohost.com/login.aspx?direct=true&amp;db=edselc&amp;AN=edselc.2-52.0-0026900740&amp;lang=it&amp;site=eds-live&amp;scope=site","author":[{"family":"Porter","given":"K.A."},{"family":"Scawthorn","given":"C."},{"family":"Honegger","given":"D.G."},{"family":"O'Rourke","given":"T.D."},{"family":"Blackburn","given":"F."}],"issued":{"date-parts":[["1992"]],"season":"01"}}}],"schema":"https://github.com/citation-style-language/schema/raw/master/csl-citation.json"} </w:instrText>
            </w:r>
            <w:r>
              <w:rPr>
                <w:rFonts w:cs="Arial"/>
                <w:szCs w:val="18"/>
                <w:lang w:val="en-GB"/>
              </w:rPr>
              <w:fldChar w:fldCharType="separate"/>
            </w:r>
            <w:r>
              <w:rPr>
                <w:rFonts w:cs="Arial"/>
                <w:noProof/>
                <w:szCs w:val="18"/>
                <w:lang w:val="en-GB"/>
              </w:rPr>
              <w:t>(Porter et al., 1992)</w:t>
            </w:r>
            <w:r>
              <w:rPr>
                <w:rFonts w:cs="Arial"/>
                <w:szCs w:val="18"/>
                <w:lang w:val="en-GB"/>
              </w:rPr>
              <w:fldChar w:fldCharType="end"/>
            </w:r>
          </w:p>
        </w:tc>
        <w:tc>
          <w:tcPr>
            <w:tcW w:w="992" w:type="dxa"/>
            <w:shd w:val="clear" w:color="auto" w:fill="FFFFFF"/>
          </w:tcPr>
          <w:p w14:paraId="64B5B075" w14:textId="0ABDF5C8" w:rsidR="00B4552C" w:rsidRPr="00B57B36" w:rsidRDefault="007D4689" w:rsidP="00B849B7">
            <w:pPr>
              <w:pStyle w:val="CETBodytext"/>
              <w:ind w:right="-1"/>
              <w:jc w:val="left"/>
              <w:rPr>
                <w:rFonts w:cs="Arial"/>
                <w:szCs w:val="18"/>
                <w:lang w:val="en-GB"/>
              </w:rPr>
            </w:pPr>
            <w:r>
              <w:rPr>
                <w:rFonts w:cs="Arial"/>
                <w:szCs w:val="18"/>
                <w:lang w:val="en-GB"/>
              </w:rPr>
              <w:t>PGD</w:t>
            </w:r>
          </w:p>
        </w:tc>
        <w:tc>
          <w:tcPr>
            <w:tcW w:w="425" w:type="dxa"/>
            <w:shd w:val="clear" w:color="auto" w:fill="FFFFFF"/>
          </w:tcPr>
          <w:p w14:paraId="293F75F0" w14:textId="348AAB43" w:rsidR="00B4552C" w:rsidRPr="00B57B36" w:rsidRDefault="007D4689" w:rsidP="00B849B7">
            <w:pPr>
              <w:pStyle w:val="CETBodytext"/>
              <w:ind w:right="-1"/>
              <w:jc w:val="center"/>
              <w:rPr>
                <w:rFonts w:cs="Arial"/>
                <w:szCs w:val="18"/>
                <w:lang w:val="en-GB"/>
              </w:rPr>
            </w:pPr>
            <w:r>
              <w:rPr>
                <w:rFonts w:cs="Arial"/>
                <w:szCs w:val="18"/>
                <w:lang w:val="en-GB"/>
              </w:rPr>
              <w:t>2</w:t>
            </w:r>
          </w:p>
        </w:tc>
        <w:tc>
          <w:tcPr>
            <w:tcW w:w="284" w:type="dxa"/>
            <w:shd w:val="clear" w:color="auto" w:fill="FFFFFF"/>
          </w:tcPr>
          <w:p w14:paraId="029C2E37"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3CA5A608" w14:textId="74A850C7"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yVB3QApM","properties":{"formattedCitation":"(Hwang et al., 2004)","plainCitation":"(Hwang et al., 2004)","noteIndex":0},"citationItems":[{"id":103,"uris":["http://zotero.org/users/4541420/items/5GEIBKVU"],"uri":["http://zotero.org/users/4541420/items/5GEIBKVU"],"itemData":{"id":103,"type":"article-journal","abstract":"This paper presents an investigation on damage to natural gas pipelines in Taichung City from the Chi-Chi Taiwan earthquake. This paper addresses damage due to ground shaking effects and does not address damage due to large ground deformations. Four parameters, that is, peak ground acceleration, peak ground velocity, Arias intensity, and spectral intensity, are used to represent ground shaking. Based on pipe repair data and recorded strong motion data, regression analyses of pipe repair rates were carried out to develop seismic vulnerability functions. From the regression analysis results, Arias intensity is considered as the best parameter for the derivation of seismic vulnerability function. The seismic vulnerability functions derived in this study are for steel gas pipelines with mechanical joints and the pipelines are located in firm soils and in the footwall area subject to ground shaking from an earthquake caused by a thrust fault.","container-title":"Earthquake Spectra","DOI":"10.1193/1.1811615","ISSN":"8755-2930, 1944-8201","issue":"4","journalAbbreviation":"Earthquake Spectra","language":"en","page":"1095-1110","source":"DOI.org (Crossref)","title":"Analysis of Damage to Steel Gas Pipelines Caused by Ground Shaking Effects during the Chi-Chi, Taiwan, Earthquake","volume":"20","author":[{"family":"Hwang","given":"Howard"},{"family":"Chiu","given":"Yi-Huei"},{"family":"Chen","given":"Wei-Yao"},{"family":"Shih","given":"Ban-Jwu"}],"issued":{"date-parts":[["2004",11]]}}}],"schema":"https://github.com/citation-style-language/schema/raw/master/csl-citation.json"} </w:instrText>
            </w:r>
            <w:r>
              <w:rPr>
                <w:rFonts w:cs="Arial"/>
                <w:szCs w:val="18"/>
                <w:lang w:val="en-GB"/>
              </w:rPr>
              <w:fldChar w:fldCharType="separate"/>
            </w:r>
            <w:r>
              <w:rPr>
                <w:rFonts w:cs="Arial"/>
                <w:noProof/>
                <w:szCs w:val="18"/>
                <w:lang w:val="en-GB"/>
              </w:rPr>
              <w:t>(Hwang et al., 2004)</w:t>
            </w:r>
            <w:r>
              <w:rPr>
                <w:rFonts w:cs="Arial"/>
                <w:szCs w:val="18"/>
                <w:lang w:val="en-GB"/>
              </w:rPr>
              <w:fldChar w:fldCharType="end"/>
            </w:r>
          </w:p>
        </w:tc>
        <w:tc>
          <w:tcPr>
            <w:tcW w:w="992" w:type="dxa"/>
            <w:shd w:val="clear" w:color="auto" w:fill="FFFFFF"/>
          </w:tcPr>
          <w:p w14:paraId="39DF67A3" w14:textId="782FCB1D" w:rsidR="00B4552C" w:rsidRPr="00B57B36" w:rsidRDefault="00312F89" w:rsidP="009E2652">
            <w:pPr>
              <w:pStyle w:val="CETBodytext"/>
              <w:ind w:right="-1"/>
              <w:rPr>
                <w:rFonts w:cs="Arial"/>
                <w:szCs w:val="18"/>
                <w:lang w:val="en-GB"/>
              </w:rPr>
            </w:pPr>
            <w:r>
              <w:rPr>
                <w:rFonts w:cs="Arial"/>
                <w:szCs w:val="18"/>
                <w:lang w:val="en-GB"/>
              </w:rPr>
              <w:t>PGA, PGV</w:t>
            </w:r>
          </w:p>
        </w:tc>
        <w:tc>
          <w:tcPr>
            <w:tcW w:w="251" w:type="dxa"/>
            <w:shd w:val="clear" w:color="auto" w:fill="FFFFFF"/>
          </w:tcPr>
          <w:p w14:paraId="4A97A3D1" w14:textId="5C901C3B"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056329DB" w14:textId="77777777" w:rsidTr="00312F89">
        <w:trPr>
          <w:trHeight w:val="327"/>
        </w:trPr>
        <w:tc>
          <w:tcPr>
            <w:tcW w:w="2691" w:type="dxa"/>
            <w:shd w:val="clear" w:color="auto" w:fill="FFFFFF"/>
          </w:tcPr>
          <w:p w14:paraId="54F98F71" w14:textId="79D69212" w:rsidR="00B4552C" w:rsidRDefault="007D46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GdL55lzl","properties":{"formattedCitation":"(O\\uc0\\u8217{}Rourke and Ayala, 1993)","plainCitation":"(O’Rourke and Ayala, 1993)","noteIndex":0},"citationItems":[{"id":135,"uris":["http://zotero.org/users/4541420/items/GQWXDS38"],"uri":["http://zotero.org/users/4541420/items/GQWXDS38"],"itemData":{"id":135,"type":"article-journal","container-title":"Journal of Geotechnical Engineering","DOI":"10.1061/(ASCE)0733-9410(1993)119:9(1490)","ISSN":"0733-9410, 1944-8368","issue":"9","journalAbbreviation":"Journal of Geotechnical Engineering","language":"en","page":"1490-1498","source":"DOI.org (Crossref)","title":"Pipeline Damage Due to Wave Propagation","volume":"119","author":[{"family":"O'Rourke","given":"Michael"},{"family":"Ayala","given":"Gustavo"}],"issued":{"date-parts":[["1993",9]]}}}],"schema":"https://github.com/citation-style-language/schema/raw/master/csl-citation.json"} </w:instrText>
            </w:r>
            <w:r>
              <w:rPr>
                <w:rFonts w:cs="Arial"/>
                <w:szCs w:val="18"/>
                <w:lang w:val="en-GB"/>
              </w:rPr>
              <w:fldChar w:fldCharType="separate"/>
            </w:r>
            <w:r w:rsidRPr="007D4689">
              <w:rPr>
                <w:rFonts w:cs="Arial"/>
              </w:rPr>
              <w:t>(O’Rourke and Ayala, 1993)</w:t>
            </w:r>
            <w:r>
              <w:rPr>
                <w:rFonts w:cs="Arial"/>
                <w:szCs w:val="18"/>
                <w:lang w:val="en-GB"/>
              </w:rPr>
              <w:fldChar w:fldCharType="end"/>
            </w:r>
          </w:p>
        </w:tc>
        <w:tc>
          <w:tcPr>
            <w:tcW w:w="992" w:type="dxa"/>
            <w:shd w:val="clear" w:color="auto" w:fill="FFFFFF"/>
          </w:tcPr>
          <w:p w14:paraId="0500BFF1" w14:textId="37AEAC2F" w:rsidR="00B4552C" w:rsidRPr="00B57B36" w:rsidRDefault="007D4689" w:rsidP="00B849B7">
            <w:pPr>
              <w:pStyle w:val="CETBodytext"/>
              <w:ind w:right="-1"/>
              <w:jc w:val="left"/>
              <w:rPr>
                <w:rFonts w:cs="Arial"/>
                <w:szCs w:val="18"/>
                <w:lang w:val="en-GB"/>
              </w:rPr>
            </w:pPr>
            <w:r>
              <w:rPr>
                <w:rFonts w:cs="Arial"/>
                <w:szCs w:val="18"/>
                <w:lang w:val="en-GB"/>
              </w:rPr>
              <w:t>PGV</w:t>
            </w:r>
          </w:p>
        </w:tc>
        <w:tc>
          <w:tcPr>
            <w:tcW w:w="425" w:type="dxa"/>
            <w:shd w:val="clear" w:color="auto" w:fill="FFFFFF"/>
          </w:tcPr>
          <w:p w14:paraId="08D02485" w14:textId="4310536D" w:rsidR="00B4552C" w:rsidRPr="00B57B36" w:rsidRDefault="007D4689" w:rsidP="00B849B7">
            <w:pPr>
              <w:pStyle w:val="CETBodytext"/>
              <w:ind w:right="-1"/>
              <w:jc w:val="center"/>
              <w:rPr>
                <w:rFonts w:cs="Arial"/>
                <w:szCs w:val="18"/>
                <w:lang w:val="en-GB"/>
              </w:rPr>
            </w:pPr>
            <w:r>
              <w:rPr>
                <w:rFonts w:cs="Arial"/>
                <w:szCs w:val="18"/>
                <w:lang w:val="en-GB"/>
              </w:rPr>
              <w:t>6</w:t>
            </w:r>
          </w:p>
        </w:tc>
        <w:tc>
          <w:tcPr>
            <w:tcW w:w="284" w:type="dxa"/>
            <w:shd w:val="clear" w:color="auto" w:fill="FFFFFF"/>
          </w:tcPr>
          <w:p w14:paraId="3415BCFC"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40FFF201" w14:textId="2582B743"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toI58h9f","properties":{"formattedCitation":"(O\\uc0\\u8217{}Rourke and Deyoe, 2004)","plainCitation":"(O’Rourke and Deyoe, 2004)","noteIndex":0},"citationItems":[{"id":158,"uris":["http://zotero.org/users/4541420/items/RZC9SKMS"],"uri":["http://zotero.org/users/4541420/items/RZC9SKMS"],"itemData":{"id":158,"type":"article-journal","abstract":"A fragility relation for buried segmented pipe subject to either the wave propagation or permanent ground deformation (PGD) hazard is presented. In the past, relations to estimate wave propagation damage to buried segmented pipe frequently use peak particle velocity (V\n              max\n              ) to characterize the seismic hazard. For example, in 1993, O'Rourke and Ayala developed an empirical relation between damage (quantified by repairs per kilometer of pipe) and V\n              max\n              using data from four U.S. and two Mexican events. Existing fragility relations for PGD typically characterize the hazard by the amount of permanent ground movement. It is shown herein that for statistically reliable data, differences in estimated wave propagation repair rates become much smaller when the seismic shaking is characterized by ground strain as opposed to V\n              max\n              . Furthermore, damage rates for PGD are shown to be consistent with those for wave propagation when the PGD hazard is similarly characterized by ground strain. The combined wave propagation and PGD relation is quite consistent for four orders of magnitude of ground strain.","container-title":"Earthquake Spectra","DOI":"10.1193/1.1808143","ISSN":"8755-2930, 1944-8201","issue":"4","journalAbbreviation":"Earthquake Spectra","language":"en","page":"1167-1183","source":"DOI.org (Crossref)","title":"Seismic Damage to Segmented Buried Pipe","volume":"20","author":[{"family":"O'Rourke","given":"Michael"},{"family":"Deyoe","given":"Erik"}],"issued":{"date-parts":[["2004",11]]}}}],"schema":"https://github.com/citation-style-language/schema/raw/master/csl-citation.json"} </w:instrText>
            </w:r>
            <w:r>
              <w:rPr>
                <w:rFonts w:cs="Arial"/>
                <w:szCs w:val="18"/>
                <w:lang w:val="en-GB"/>
              </w:rPr>
              <w:fldChar w:fldCharType="separate"/>
            </w:r>
            <w:r w:rsidRPr="00312F89">
              <w:rPr>
                <w:rFonts w:cs="Arial"/>
              </w:rPr>
              <w:t>(O’Rourke and Deyoe, 2004)</w:t>
            </w:r>
            <w:r>
              <w:rPr>
                <w:rFonts w:cs="Arial"/>
                <w:szCs w:val="18"/>
                <w:lang w:val="en-GB"/>
              </w:rPr>
              <w:fldChar w:fldCharType="end"/>
            </w:r>
          </w:p>
        </w:tc>
        <w:tc>
          <w:tcPr>
            <w:tcW w:w="992" w:type="dxa"/>
            <w:shd w:val="clear" w:color="auto" w:fill="FFFFFF"/>
          </w:tcPr>
          <w:p w14:paraId="35F3DDC4" w14:textId="22BD48B4" w:rsidR="00B4552C"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678F7407" w14:textId="529AE02E" w:rsidR="00B4552C" w:rsidRPr="00B57B36" w:rsidRDefault="00312F89" w:rsidP="00E0075F">
            <w:pPr>
              <w:pStyle w:val="CETBodytext"/>
              <w:ind w:right="-1"/>
              <w:jc w:val="center"/>
              <w:rPr>
                <w:rFonts w:cs="Arial"/>
                <w:szCs w:val="18"/>
                <w:lang w:val="en-GB"/>
              </w:rPr>
            </w:pPr>
            <w:r>
              <w:rPr>
                <w:rFonts w:cs="Arial"/>
                <w:szCs w:val="18"/>
                <w:lang w:val="en-GB"/>
              </w:rPr>
              <w:t>5</w:t>
            </w:r>
          </w:p>
        </w:tc>
      </w:tr>
      <w:tr w:rsidR="00312F89" w:rsidRPr="00B57B36" w14:paraId="5636861C" w14:textId="77777777" w:rsidTr="00312F89">
        <w:trPr>
          <w:trHeight w:val="327"/>
        </w:trPr>
        <w:tc>
          <w:tcPr>
            <w:tcW w:w="2691" w:type="dxa"/>
            <w:shd w:val="clear" w:color="auto" w:fill="FFFFFF"/>
          </w:tcPr>
          <w:p w14:paraId="2ACD485A" w14:textId="308872D5" w:rsidR="00B4552C" w:rsidRDefault="007D4689" w:rsidP="0047145E">
            <w:pPr>
              <w:pStyle w:val="CETBodytext"/>
              <w:ind w:right="-1"/>
              <w:rPr>
                <w:rFonts w:cs="Arial"/>
                <w:szCs w:val="18"/>
                <w:lang w:val="en-GB"/>
              </w:rPr>
            </w:pPr>
            <w:r>
              <w:rPr>
                <w:rFonts w:cs="Arial"/>
                <w:szCs w:val="18"/>
                <w:lang w:val="en-GB"/>
              </w:rPr>
              <w:fldChar w:fldCharType="begin"/>
            </w:r>
            <w:r w:rsidR="00AE7CFB">
              <w:rPr>
                <w:rFonts w:cs="Arial"/>
                <w:szCs w:val="18"/>
                <w:lang w:val="en-GB"/>
              </w:rPr>
              <w:instrText xml:space="preserve"> ADDIN ZOTERO_ITEM CSL_CITATION {"citationID":"bkVu3Nn6","properties":{"formattedCitation":"(Eidinger et al., 1995)","plainCitation":"(Eidinger et al., 1995)","noteIndex":0},"citationItems":[{"id":136,"uris":["http://zotero.org/users/4541420/items/PJBRWI2E"],"uri":["http://zotero.org/users/4541420/items/PJBRWI2E"],"itemData":{"id":136,"type":"paper-conference","archive":"British Library Document Supply Centre Inside Serials &amp; Conference Proceedings","event":"Technical council on lifeline earthquake engineering monograph","ISBN":"978-0-7844-0101-9","note":"issue: 6","page":"240","publisher":"New York, NY; ASCE","source":"EBSCOhost","title":"East Bay Municipal Utility District Water Distribution Pipe Damage in 1989 Loma Prieta Earthquake","URL":"http://ezproxy.unibo.it/login?url=http://search.ebscohost.com/login.aspx?direct=true&amp;db=edsbl&amp;AN=CN011029784&amp;lang=it&amp;site=eds-live&amp;scope=site","author":[{"family":"Eidinger","given":"J. M."},{"family":"Maison","given":"B. F."},{"family":"Lee","given":"D."},{"family":"Lau","given":"B."}],"issued":{"date-parts":[["1995"]]}}}],"schema":"https://github.com/citation-style-language/schema/raw/master/csl-citation.json"} </w:instrText>
            </w:r>
            <w:r>
              <w:rPr>
                <w:rFonts w:cs="Arial"/>
                <w:szCs w:val="18"/>
                <w:lang w:val="en-GB"/>
              </w:rPr>
              <w:fldChar w:fldCharType="separate"/>
            </w:r>
            <w:r>
              <w:rPr>
                <w:rFonts w:cs="Arial"/>
                <w:noProof/>
                <w:szCs w:val="18"/>
                <w:lang w:val="en-GB"/>
              </w:rPr>
              <w:t>(Eidinger et al., 1995)</w:t>
            </w:r>
            <w:r>
              <w:rPr>
                <w:rFonts w:cs="Arial"/>
                <w:szCs w:val="18"/>
                <w:lang w:val="en-GB"/>
              </w:rPr>
              <w:fldChar w:fldCharType="end"/>
            </w:r>
          </w:p>
        </w:tc>
        <w:tc>
          <w:tcPr>
            <w:tcW w:w="992" w:type="dxa"/>
            <w:shd w:val="clear" w:color="auto" w:fill="FFFFFF"/>
          </w:tcPr>
          <w:p w14:paraId="205D6895" w14:textId="17D5B074" w:rsidR="00B4552C" w:rsidRPr="00B57B36" w:rsidRDefault="007D4689" w:rsidP="00B849B7">
            <w:pPr>
              <w:pStyle w:val="CETBodytext"/>
              <w:ind w:right="-1"/>
              <w:jc w:val="left"/>
              <w:rPr>
                <w:rFonts w:cs="Arial"/>
                <w:szCs w:val="18"/>
                <w:lang w:val="en-GB"/>
              </w:rPr>
            </w:pPr>
            <w:r>
              <w:rPr>
                <w:rFonts w:cs="Arial"/>
                <w:szCs w:val="18"/>
                <w:lang w:val="en-GB"/>
              </w:rPr>
              <w:t>PGV</w:t>
            </w:r>
          </w:p>
        </w:tc>
        <w:tc>
          <w:tcPr>
            <w:tcW w:w="425" w:type="dxa"/>
            <w:shd w:val="clear" w:color="auto" w:fill="FFFFFF"/>
          </w:tcPr>
          <w:p w14:paraId="3A81E556" w14:textId="7BDEFF3E" w:rsidR="00B4552C" w:rsidRPr="00B57B36" w:rsidRDefault="007D4689" w:rsidP="00B849B7">
            <w:pPr>
              <w:pStyle w:val="CETBodytext"/>
              <w:ind w:right="-1"/>
              <w:jc w:val="center"/>
              <w:rPr>
                <w:rFonts w:cs="Arial"/>
                <w:szCs w:val="18"/>
                <w:lang w:val="en-GB"/>
              </w:rPr>
            </w:pPr>
            <w:r>
              <w:rPr>
                <w:rFonts w:cs="Arial"/>
                <w:szCs w:val="18"/>
                <w:lang w:val="en-GB"/>
              </w:rPr>
              <w:t>7</w:t>
            </w:r>
          </w:p>
        </w:tc>
        <w:tc>
          <w:tcPr>
            <w:tcW w:w="284" w:type="dxa"/>
            <w:shd w:val="clear" w:color="auto" w:fill="FFFFFF"/>
          </w:tcPr>
          <w:p w14:paraId="2447D97A"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736EF0DD" w14:textId="5C01FE25"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zlInaeDI","properties":{"formattedCitation":"(Jeon and O\\uc0\\u8217{}Rourke, 2005)","plainCitation":"(Jeon and O’Rourke, 2005)","noteIndex":0},"citationItems":[{"id":159,"uris":["http://zotero.org/users/4541420/items/3FPTQQHN"],"uri":["http://zotero.org/users/4541420/items/3FPTQQHN"],"itemData":{"id":159,"type":"article-journal","container-title":"Bulletin of the Seismological Society of America","DOI":"10.1785/0120040020","ISSN":"0037-1106","issue":"1","journalAbbreviation":"Bulletin of the Seismological Society of America","language":"en","page":"294-318","source":"DOI.org (Crossref)","title":"Northridge Earthquake Effects on Pipelines and Residential Buildings","volume":"95","author":[{"family":"Jeon","given":"S.-S."},{"family":"O'Rourke","given":"T. D."}],"issued":{"date-parts":[["2005",2,1]]}}}],"schema":"https://github.com/citation-style-language/schema/raw/master/csl-citation.json"} </w:instrText>
            </w:r>
            <w:r>
              <w:rPr>
                <w:rFonts w:cs="Arial"/>
                <w:szCs w:val="18"/>
                <w:lang w:val="en-GB"/>
              </w:rPr>
              <w:fldChar w:fldCharType="separate"/>
            </w:r>
            <w:r w:rsidRPr="00312F89">
              <w:rPr>
                <w:rFonts w:cs="Arial"/>
              </w:rPr>
              <w:t>(Jeon and O’Rourke, 2005)</w:t>
            </w:r>
            <w:r>
              <w:rPr>
                <w:rFonts w:cs="Arial"/>
                <w:szCs w:val="18"/>
                <w:lang w:val="en-GB"/>
              </w:rPr>
              <w:fldChar w:fldCharType="end"/>
            </w:r>
          </w:p>
        </w:tc>
        <w:tc>
          <w:tcPr>
            <w:tcW w:w="992" w:type="dxa"/>
            <w:shd w:val="clear" w:color="auto" w:fill="FFFFFF"/>
          </w:tcPr>
          <w:p w14:paraId="021B3C6F" w14:textId="537FB638" w:rsidR="00B4552C"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69EA2266" w14:textId="657E67F2"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06425B8B" w14:textId="77777777" w:rsidTr="00312F89">
        <w:trPr>
          <w:trHeight w:val="327"/>
        </w:trPr>
        <w:tc>
          <w:tcPr>
            <w:tcW w:w="2691" w:type="dxa"/>
            <w:shd w:val="clear" w:color="auto" w:fill="FFFFFF"/>
          </w:tcPr>
          <w:p w14:paraId="3D59E38E" w14:textId="3885A156" w:rsidR="00B4552C" w:rsidRDefault="007D4689" w:rsidP="0047145E">
            <w:pPr>
              <w:pStyle w:val="CETBodytext"/>
              <w:ind w:right="-1"/>
              <w:rPr>
                <w:rFonts w:cs="Arial"/>
                <w:szCs w:val="18"/>
                <w:lang w:val="en-GB"/>
              </w:rPr>
            </w:pPr>
            <w:r>
              <w:rPr>
                <w:rFonts w:cs="Arial"/>
                <w:szCs w:val="18"/>
                <w:lang w:val="en-GB"/>
              </w:rPr>
              <w:fldChar w:fldCharType="begin"/>
            </w:r>
            <w:r w:rsidR="00AE7CFB">
              <w:rPr>
                <w:rFonts w:cs="Arial"/>
                <w:szCs w:val="18"/>
                <w:lang w:val="en-GB"/>
              </w:rPr>
              <w:instrText xml:space="preserve"> ADDIN ZOTERO_ITEM CSL_CITATION {"citationID":"dFm25K2W","properties":{"formattedCitation":"(Heubach, 1995)","plainCitation":"(Heubach, 1995)","noteIndex":0},"citationItems":[{"id":167,"uris":["http://zotero.org/users/4541420/items/FBMALTGB"],"uri":["http://zotero.org/users/4541420/items/FBMALTGB"],"itemData":{"id":167,"type":"paper-conference","archive":"British Library Document Supply Centre Inside Serials &amp; Conference Proceedings","event":"Technical council on lifeline earthquake engineering monograph","ISBN":"978-0-7844-0101-9","note":"issue: 6","page":"312","publisher":"New York, NY; ASCE","source":"EBSCOhost","title":"Seismic Damage Estimation for Buried Pipeline Systems","URL":"http://ezproxy.unibo.it/login?url=http://search.ebscohost.com/login.aspx?direct=true&amp;db=edsbl&amp;AN=CN011029875&amp;lang=it&amp;site=eds-live&amp;scope=site","author":[{"family":"Heubach","given":"W. F."}],"issued":{"date-parts":[["1995"]]}}}],"schema":"https://github.com/citation-style-language/schema/raw/master/csl-citation.json"} </w:instrText>
            </w:r>
            <w:r>
              <w:rPr>
                <w:rFonts w:cs="Arial"/>
                <w:szCs w:val="18"/>
                <w:lang w:val="en-GB"/>
              </w:rPr>
              <w:fldChar w:fldCharType="separate"/>
            </w:r>
            <w:r>
              <w:rPr>
                <w:rFonts w:cs="Arial"/>
                <w:noProof/>
                <w:szCs w:val="18"/>
                <w:lang w:val="en-GB"/>
              </w:rPr>
              <w:t>(Heubach, 1995)</w:t>
            </w:r>
            <w:r>
              <w:rPr>
                <w:rFonts w:cs="Arial"/>
                <w:szCs w:val="18"/>
                <w:lang w:val="en-GB"/>
              </w:rPr>
              <w:fldChar w:fldCharType="end"/>
            </w:r>
          </w:p>
        </w:tc>
        <w:tc>
          <w:tcPr>
            <w:tcW w:w="992" w:type="dxa"/>
            <w:shd w:val="clear" w:color="auto" w:fill="FFFFFF"/>
          </w:tcPr>
          <w:p w14:paraId="3C7BA05E" w14:textId="4E7AC8D9" w:rsidR="00B4552C" w:rsidRPr="00B57B36" w:rsidRDefault="007D4689" w:rsidP="00B849B7">
            <w:pPr>
              <w:pStyle w:val="CETBodytext"/>
              <w:ind w:right="-1"/>
              <w:jc w:val="left"/>
              <w:rPr>
                <w:rFonts w:cs="Arial"/>
                <w:szCs w:val="18"/>
                <w:lang w:val="en-GB"/>
              </w:rPr>
            </w:pPr>
            <w:r>
              <w:rPr>
                <w:rFonts w:cs="Arial"/>
                <w:szCs w:val="18"/>
                <w:lang w:val="en-GB"/>
              </w:rPr>
              <w:t>PGD</w:t>
            </w:r>
          </w:p>
        </w:tc>
        <w:tc>
          <w:tcPr>
            <w:tcW w:w="425" w:type="dxa"/>
            <w:shd w:val="clear" w:color="auto" w:fill="FFFFFF"/>
          </w:tcPr>
          <w:p w14:paraId="6DC4118F" w14:textId="5777F9A2" w:rsidR="00B4552C" w:rsidRPr="00B57B36" w:rsidRDefault="007D4689" w:rsidP="00B849B7">
            <w:pPr>
              <w:pStyle w:val="CETBodytext"/>
              <w:ind w:right="-1"/>
              <w:jc w:val="center"/>
              <w:rPr>
                <w:rFonts w:cs="Arial"/>
                <w:szCs w:val="18"/>
                <w:lang w:val="en-GB"/>
              </w:rPr>
            </w:pPr>
            <w:r>
              <w:rPr>
                <w:rFonts w:cs="Arial"/>
                <w:szCs w:val="18"/>
                <w:lang w:val="en-GB"/>
              </w:rPr>
              <w:t>5</w:t>
            </w:r>
          </w:p>
        </w:tc>
        <w:tc>
          <w:tcPr>
            <w:tcW w:w="284" w:type="dxa"/>
            <w:shd w:val="clear" w:color="auto" w:fill="FFFFFF"/>
          </w:tcPr>
          <w:p w14:paraId="15E28BDE"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2F1C934C" w14:textId="61DCB3C9"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MarjZJCR","properties":{"formattedCitation":"(Yeh et al., 2006)","plainCitation":"(Yeh et al., 2006)","noteIndex":0},"citationItems":[{"id":107,"uris":["http://zotero.org/users/4541420/items/8F488DRP"],"uri":["http://zotero.org/users/4541420/items/8F488DRP"],"itemData":{"id":107,"type":"paper-conference","event":"Proceedings of the 4th International","title":"Seismic Damage Assessment of Potable Water Pipelines","author":[{"family":"Yeh","given":"Chin-Hsun"},{"family":"Shih","given":"Ban-Jwu"},{"family":"Chang","given":"Che-Hao"},{"family":"Chen","given":"W.Y. Walter"},{"family":"Liu","given":"Gee-Yu"},{"family":"Hung","given":"Hsiang-Yuan"}],"issued":{"date-parts":[["2006"]]}}}],"schema":"https://github.com/citation-style-language/schema/raw/master/csl-citation.json"} </w:instrText>
            </w:r>
            <w:r>
              <w:rPr>
                <w:rFonts w:cs="Arial"/>
                <w:szCs w:val="18"/>
                <w:lang w:val="en-GB"/>
              </w:rPr>
              <w:fldChar w:fldCharType="separate"/>
            </w:r>
            <w:r>
              <w:rPr>
                <w:rFonts w:cs="Arial"/>
                <w:noProof/>
                <w:szCs w:val="18"/>
                <w:lang w:val="en-GB"/>
              </w:rPr>
              <w:t>(Yeh et al., 2006)</w:t>
            </w:r>
            <w:r>
              <w:rPr>
                <w:rFonts w:cs="Arial"/>
                <w:szCs w:val="18"/>
                <w:lang w:val="en-GB"/>
              </w:rPr>
              <w:fldChar w:fldCharType="end"/>
            </w:r>
          </w:p>
        </w:tc>
        <w:tc>
          <w:tcPr>
            <w:tcW w:w="992" w:type="dxa"/>
            <w:shd w:val="clear" w:color="auto" w:fill="FFFFFF"/>
          </w:tcPr>
          <w:p w14:paraId="764BA7AB" w14:textId="6AEA0D6B" w:rsidR="00B4552C" w:rsidRPr="00B57B36" w:rsidRDefault="00312F89" w:rsidP="009E2652">
            <w:pPr>
              <w:pStyle w:val="CETBodytext"/>
              <w:ind w:right="-1"/>
              <w:rPr>
                <w:rFonts w:cs="Arial"/>
                <w:szCs w:val="18"/>
                <w:lang w:val="en-GB"/>
              </w:rPr>
            </w:pPr>
            <w:r>
              <w:rPr>
                <w:rFonts w:cs="Arial"/>
                <w:szCs w:val="18"/>
                <w:lang w:val="en-GB"/>
              </w:rPr>
              <w:t>PGA</w:t>
            </w:r>
          </w:p>
        </w:tc>
        <w:tc>
          <w:tcPr>
            <w:tcW w:w="251" w:type="dxa"/>
            <w:shd w:val="clear" w:color="auto" w:fill="FFFFFF"/>
          </w:tcPr>
          <w:p w14:paraId="4F6C3BE3" w14:textId="3011B530"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6CCEDA5A" w14:textId="77777777" w:rsidTr="00312F89">
        <w:trPr>
          <w:trHeight w:val="327"/>
        </w:trPr>
        <w:tc>
          <w:tcPr>
            <w:tcW w:w="2691" w:type="dxa"/>
            <w:shd w:val="clear" w:color="auto" w:fill="FFFFFF"/>
          </w:tcPr>
          <w:p w14:paraId="20EE6933" w14:textId="707BF423" w:rsidR="00B4552C" w:rsidRDefault="007D4689" w:rsidP="0047145E">
            <w:pPr>
              <w:pStyle w:val="CETBodytext"/>
              <w:ind w:right="-1"/>
              <w:rPr>
                <w:rFonts w:cs="Arial"/>
                <w:szCs w:val="18"/>
                <w:lang w:val="en-GB"/>
              </w:rPr>
            </w:pPr>
            <w:r>
              <w:rPr>
                <w:rFonts w:cs="Arial"/>
                <w:szCs w:val="18"/>
                <w:lang w:val="en-GB"/>
              </w:rPr>
              <w:fldChar w:fldCharType="begin"/>
            </w:r>
            <w:r w:rsidR="00B849B7">
              <w:rPr>
                <w:rFonts w:cs="Arial"/>
                <w:szCs w:val="18"/>
                <w:lang w:val="en-GB"/>
              </w:rPr>
              <w:instrText xml:space="preserve"> ADDIN ZOTERO_ITEM CSL_CITATION {"citationID":"k1c5fplG","properties":{"formattedCitation":"(Eidinger, 1998)","plainCitation":"(Eidinger, 1998)","noteIndex":0},"citationItems":[{"id":143,"uris":["http://zotero.org/users/4541420/items/T58CTNIC"],"uri":["http://zotero.org/users/4541420/items/T58CTNIC"],"itemData":{"id":143,"type":"book","archive":"European Library","publisher":"US Gov. Print. Off.","source":"EBSCOhost","title":"The Loma Prieta, California, Earthquake of October 17, 1989 - lifelines","URL":"https://pubs.usgs.gov/pp/pp1552/pp1552c/pp1552c.pdf","author":[{"family":"Eidinger","given":"J. M."}],"issued":{"date-parts":[["1998",1,1]]}}}],"schema":"https://github.com/citation-style-language/schema/raw/master/csl-citation.json"} </w:instrText>
            </w:r>
            <w:r>
              <w:rPr>
                <w:rFonts w:cs="Arial"/>
                <w:szCs w:val="18"/>
                <w:lang w:val="en-GB"/>
              </w:rPr>
              <w:fldChar w:fldCharType="separate"/>
            </w:r>
            <w:r w:rsidR="00B849B7">
              <w:rPr>
                <w:rFonts w:cs="Arial"/>
                <w:noProof/>
                <w:szCs w:val="18"/>
                <w:lang w:val="en-GB"/>
              </w:rPr>
              <w:t>(Eidinger, 1998)</w:t>
            </w:r>
            <w:r>
              <w:rPr>
                <w:rFonts w:cs="Arial"/>
                <w:szCs w:val="18"/>
                <w:lang w:val="en-GB"/>
              </w:rPr>
              <w:fldChar w:fldCharType="end"/>
            </w:r>
          </w:p>
        </w:tc>
        <w:tc>
          <w:tcPr>
            <w:tcW w:w="992" w:type="dxa"/>
            <w:shd w:val="clear" w:color="auto" w:fill="FFFFFF"/>
          </w:tcPr>
          <w:p w14:paraId="75469B45" w14:textId="07139345" w:rsidR="00B4552C" w:rsidRPr="00B57B36" w:rsidRDefault="007D4689" w:rsidP="00B849B7">
            <w:pPr>
              <w:pStyle w:val="CETBodytext"/>
              <w:ind w:right="-1"/>
              <w:jc w:val="left"/>
              <w:rPr>
                <w:rFonts w:cs="Arial"/>
                <w:szCs w:val="18"/>
                <w:lang w:val="en-GB"/>
              </w:rPr>
            </w:pPr>
            <w:r>
              <w:rPr>
                <w:rFonts w:cs="Arial"/>
                <w:szCs w:val="18"/>
                <w:lang w:val="en-GB"/>
              </w:rPr>
              <w:t>PG</w:t>
            </w:r>
            <w:r w:rsidR="00B849B7">
              <w:rPr>
                <w:rFonts w:cs="Arial"/>
                <w:szCs w:val="18"/>
                <w:lang w:val="en-GB"/>
              </w:rPr>
              <w:t>V</w:t>
            </w:r>
          </w:p>
        </w:tc>
        <w:tc>
          <w:tcPr>
            <w:tcW w:w="425" w:type="dxa"/>
            <w:shd w:val="clear" w:color="auto" w:fill="FFFFFF"/>
          </w:tcPr>
          <w:p w14:paraId="30BFACCA" w14:textId="0E434344" w:rsidR="00B4552C" w:rsidRPr="00B57B36" w:rsidRDefault="00B849B7" w:rsidP="00B849B7">
            <w:pPr>
              <w:pStyle w:val="CETBodytext"/>
              <w:ind w:right="-1"/>
              <w:jc w:val="center"/>
              <w:rPr>
                <w:rFonts w:cs="Arial"/>
                <w:szCs w:val="18"/>
                <w:lang w:val="en-GB"/>
              </w:rPr>
            </w:pPr>
            <w:r>
              <w:rPr>
                <w:rFonts w:cs="Arial"/>
                <w:szCs w:val="18"/>
                <w:lang w:val="en-GB"/>
              </w:rPr>
              <w:t>7</w:t>
            </w:r>
          </w:p>
        </w:tc>
        <w:tc>
          <w:tcPr>
            <w:tcW w:w="284" w:type="dxa"/>
            <w:shd w:val="clear" w:color="auto" w:fill="FFFFFF"/>
          </w:tcPr>
          <w:p w14:paraId="44548BA3"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7A7DC647" w14:textId="54502AB1"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J0It4Fk1","properties":{"formattedCitation":"(Pineda-Porras and Ordaz, 2007)","plainCitation":"(Pineda-Porras and Ordaz, 2007)","noteIndex":0},"citationItems":[{"id":182,"uris":["http://zotero.org/users/4541420/items/MDBHHXHJ"],"uri":["http://zotero.org/users/4541420/items/MDBHHXHJ"],"itemData":{"id":182,"type":"article-journal","container-title":"Journal of Earthquake Engineering","DOI":"10.1080/13632460701242781","ISSN":"1363-2469, 1559-808X","issue":"5","journalAbbreviation":"Journal of Earthquake Engineering","language":"en","page":"773-786","source":"DOI.org (Crossref)","title":"A New Seismic Intensity Parameter to Estimate Damage in Buried Pipelines due to Seismic Wave Propagation","volume":"11","author":[{"family":"Pineda-Porras","given":"Omar"},{"family":"Ordaz","given":"Mario"}],"issued":{"date-parts":[["2007",10]]}}}],"schema":"https://github.com/citation-style-language/schema/raw/master/csl-citation.json"} </w:instrText>
            </w:r>
            <w:r>
              <w:rPr>
                <w:rFonts w:cs="Arial"/>
                <w:szCs w:val="18"/>
                <w:lang w:val="en-GB"/>
              </w:rPr>
              <w:fldChar w:fldCharType="separate"/>
            </w:r>
            <w:r>
              <w:rPr>
                <w:rFonts w:cs="Arial"/>
                <w:noProof/>
                <w:szCs w:val="18"/>
                <w:lang w:val="en-GB"/>
              </w:rPr>
              <w:t>(Pineda-Porras and Ordaz, 2007)</w:t>
            </w:r>
            <w:r>
              <w:rPr>
                <w:rFonts w:cs="Arial"/>
                <w:szCs w:val="18"/>
                <w:lang w:val="en-GB"/>
              </w:rPr>
              <w:fldChar w:fldCharType="end"/>
            </w:r>
          </w:p>
        </w:tc>
        <w:tc>
          <w:tcPr>
            <w:tcW w:w="992" w:type="dxa"/>
            <w:shd w:val="clear" w:color="auto" w:fill="FFFFFF"/>
          </w:tcPr>
          <w:p w14:paraId="462C785F" w14:textId="1E1473B7" w:rsidR="00B4552C" w:rsidRPr="00312F89" w:rsidRDefault="00312F89" w:rsidP="009E2652">
            <w:pPr>
              <w:pStyle w:val="CETBodytext"/>
              <w:ind w:right="-1"/>
              <w:rPr>
                <w:rFonts w:cs="Arial"/>
                <w:szCs w:val="18"/>
                <w:lang w:val="en-GB"/>
              </w:rPr>
            </w:pPr>
            <w:r>
              <w:rPr>
                <w:rFonts w:cs="Arial"/>
                <w:szCs w:val="18"/>
                <w:lang w:val="en-GB"/>
              </w:rPr>
              <w:t>PGV</w:t>
            </w:r>
            <w:r>
              <w:rPr>
                <w:rFonts w:cs="Arial"/>
                <w:szCs w:val="18"/>
                <w:vertAlign w:val="superscript"/>
                <w:lang w:val="en-GB"/>
              </w:rPr>
              <w:t>2</w:t>
            </w:r>
            <w:r>
              <w:rPr>
                <w:rFonts w:cs="Arial"/>
                <w:szCs w:val="18"/>
                <w:lang w:val="en-GB"/>
              </w:rPr>
              <w:t>/PGA</w:t>
            </w:r>
          </w:p>
        </w:tc>
        <w:tc>
          <w:tcPr>
            <w:tcW w:w="251" w:type="dxa"/>
            <w:shd w:val="clear" w:color="auto" w:fill="FFFFFF"/>
          </w:tcPr>
          <w:p w14:paraId="3312A19D" w14:textId="11A80801" w:rsidR="00B4552C" w:rsidRPr="00B57B36" w:rsidRDefault="00312F89" w:rsidP="00E0075F">
            <w:pPr>
              <w:pStyle w:val="CETBodytext"/>
              <w:ind w:right="-1"/>
              <w:jc w:val="center"/>
              <w:rPr>
                <w:rFonts w:cs="Arial"/>
                <w:szCs w:val="18"/>
                <w:lang w:val="en-GB"/>
              </w:rPr>
            </w:pPr>
            <w:r>
              <w:rPr>
                <w:rFonts w:cs="Arial"/>
                <w:szCs w:val="18"/>
                <w:lang w:val="en-GB"/>
              </w:rPr>
              <w:t>1</w:t>
            </w:r>
          </w:p>
        </w:tc>
      </w:tr>
      <w:tr w:rsidR="00312F89" w:rsidRPr="00B57B36" w14:paraId="29B8340F" w14:textId="77777777" w:rsidTr="00312F89">
        <w:trPr>
          <w:trHeight w:val="327"/>
        </w:trPr>
        <w:tc>
          <w:tcPr>
            <w:tcW w:w="2691" w:type="dxa"/>
            <w:shd w:val="clear" w:color="auto" w:fill="FFFFFF"/>
          </w:tcPr>
          <w:p w14:paraId="1D0A5A18" w14:textId="4412E67B" w:rsidR="00B4552C" w:rsidRDefault="00B849B7"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6eYJ17MR","properties":{"formattedCitation":"(O\\uc0\\u8217{}Rourke et al., 1998)","plainCitation":"(O’Rourke et al., 1998)","noteIndex":0},"citationItems":[{"id":104,"uris":["http://zotero.org/users/4541420/items/R6PWSY8I"],"uri":["http://zotero.org/users/4541420/items/R6PWSY8I"],"itemData":{"id":104,"type":"article-journal","container-title":"Proceedings of the Sixth US National Conference on Earthquake Engineering","title":"Factors affecting water supply damage caused by the Northridge earthquake","URL":"https://scholar.google.com/scholar_lookup?title=Factors%20affecting%20water%20supply%20damage%20caused%20by%20the%20Northridge%20earthquake&amp;publication_year=1998&amp;author=T.D.%20O%27Rourke&amp;author=S.%20Toprak&amp;author=Y.%20Sano","author":[{"family":"O'Rourke","given":"T.D."},{"family":"Toprak","given":"S."},{"family":"Sano","given":"Y."}],"issued":{"date-parts":[["1998"]]}}}],"schema":"https://github.com/citation-style-language/schema/raw/master/csl-citation.json"} </w:instrText>
            </w:r>
            <w:r>
              <w:rPr>
                <w:rFonts w:cs="Arial"/>
                <w:szCs w:val="18"/>
                <w:lang w:val="en-GB"/>
              </w:rPr>
              <w:fldChar w:fldCharType="separate"/>
            </w:r>
            <w:r w:rsidRPr="00B849B7">
              <w:rPr>
                <w:rFonts w:cs="Arial"/>
              </w:rPr>
              <w:t>(O’Rourke et al., 1998)</w:t>
            </w:r>
            <w:r>
              <w:rPr>
                <w:rFonts w:cs="Arial"/>
                <w:szCs w:val="18"/>
                <w:lang w:val="en-GB"/>
              </w:rPr>
              <w:fldChar w:fldCharType="end"/>
            </w:r>
          </w:p>
        </w:tc>
        <w:tc>
          <w:tcPr>
            <w:tcW w:w="992" w:type="dxa"/>
            <w:shd w:val="clear" w:color="auto" w:fill="FFFFFF"/>
          </w:tcPr>
          <w:p w14:paraId="312F0D2E" w14:textId="5A747859" w:rsidR="00B4552C" w:rsidRPr="00B57B36" w:rsidRDefault="00B849B7" w:rsidP="00B849B7">
            <w:pPr>
              <w:pStyle w:val="CETBodytext"/>
              <w:ind w:right="-1"/>
              <w:jc w:val="left"/>
              <w:rPr>
                <w:rFonts w:cs="Arial"/>
                <w:szCs w:val="18"/>
                <w:lang w:val="en-GB"/>
              </w:rPr>
            </w:pPr>
            <w:r>
              <w:rPr>
                <w:rFonts w:cs="Arial"/>
                <w:szCs w:val="18"/>
                <w:lang w:val="en-GB"/>
              </w:rPr>
              <w:t>PGA, PGV, PGD, MMI</w:t>
            </w:r>
          </w:p>
        </w:tc>
        <w:tc>
          <w:tcPr>
            <w:tcW w:w="425" w:type="dxa"/>
            <w:shd w:val="clear" w:color="auto" w:fill="FFFFFF"/>
          </w:tcPr>
          <w:p w14:paraId="75197BF8" w14:textId="2F389442" w:rsidR="00B4552C" w:rsidRPr="00B57B36" w:rsidRDefault="00B849B7" w:rsidP="00B849B7">
            <w:pPr>
              <w:pStyle w:val="CETBodytext"/>
              <w:ind w:right="-1"/>
              <w:jc w:val="center"/>
              <w:rPr>
                <w:rFonts w:cs="Arial"/>
                <w:szCs w:val="18"/>
                <w:lang w:val="en-GB"/>
              </w:rPr>
            </w:pPr>
            <w:r>
              <w:rPr>
                <w:rFonts w:cs="Arial"/>
                <w:szCs w:val="18"/>
                <w:lang w:val="en-GB"/>
              </w:rPr>
              <w:t>4</w:t>
            </w:r>
          </w:p>
        </w:tc>
        <w:tc>
          <w:tcPr>
            <w:tcW w:w="284" w:type="dxa"/>
            <w:shd w:val="clear" w:color="auto" w:fill="FFFFFF"/>
          </w:tcPr>
          <w:p w14:paraId="6DB5C643"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7183EB34" w14:textId="04789870"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Cv83Hx7l","properties":{"formattedCitation":"(Maruyama and Yamazaki, 2010)","plainCitation":"(Maruyama and Yamazaki, 2010)","noteIndex":0},"citationItems":[{"id":160,"uris":["http://zotero.org/users/4541420/items/AU5UQNCI"],"uri":["http://zotero.org/users/4541420/items/AU5UQNCI"],"itemData":{"id":160,"type":"paper-conference","archive":"Scopus®","container-title":"9th US National and 10th Canadian Conference on Earthquake Engineering 2010, Including Papers from the 4th International Tsunami Symposium","event":"9th US National and 10th Canadian Conference on Earthquake Engineering 2010, Including Papers from the 4th International Tsunami Symposium","ISBN":"978-1-61738-844-6","language":"English","note":"781","page":"781-790","source":"EBSCOhost","title":"Construction of fragility curve for water distribution pipes based on damage datasets from recent earthquakes in Japan","URL":"http://ares.tu.chiba-u.jp/yamazaki/pdf/proceeding/2010EQConf_Maruyama.pdf","volume":"1","author":[{"family":"Maruyama","given":"Y."},{"family":"Yamazaki","given":"F."}],"issued":{"date-parts":[["2010"]],"season":"01"}}}],"schema":"https://github.com/citation-style-language/schema/raw/master/csl-citation.json"} </w:instrText>
            </w:r>
            <w:r>
              <w:rPr>
                <w:rFonts w:cs="Arial"/>
                <w:szCs w:val="18"/>
                <w:lang w:val="en-GB"/>
              </w:rPr>
              <w:fldChar w:fldCharType="separate"/>
            </w:r>
            <w:r>
              <w:rPr>
                <w:rFonts w:cs="Arial"/>
                <w:noProof/>
                <w:szCs w:val="18"/>
                <w:lang w:val="en-GB"/>
              </w:rPr>
              <w:t>(Maruyama and Yamazaki, 2010)</w:t>
            </w:r>
            <w:r>
              <w:rPr>
                <w:rFonts w:cs="Arial"/>
                <w:szCs w:val="18"/>
                <w:lang w:val="en-GB"/>
              </w:rPr>
              <w:fldChar w:fldCharType="end"/>
            </w:r>
          </w:p>
        </w:tc>
        <w:tc>
          <w:tcPr>
            <w:tcW w:w="992" w:type="dxa"/>
            <w:shd w:val="clear" w:color="auto" w:fill="FFFFFF"/>
          </w:tcPr>
          <w:p w14:paraId="6CE31543" w14:textId="217CBD62" w:rsidR="00B4552C"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5EB3906B" w14:textId="497A1106" w:rsidR="00B4552C" w:rsidRPr="00B57B36" w:rsidRDefault="00312F89" w:rsidP="00E0075F">
            <w:pPr>
              <w:pStyle w:val="CETBodytext"/>
              <w:ind w:right="-1"/>
              <w:jc w:val="center"/>
              <w:rPr>
                <w:rFonts w:cs="Arial"/>
                <w:szCs w:val="18"/>
                <w:lang w:val="en-GB"/>
              </w:rPr>
            </w:pPr>
            <w:r>
              <w:rPr>
                <w:rFonts w:cs="Arial"/>
                <w:szCs w:val="18"/>
                <w:lang w:val="en-GB"/>
              </w:rPr>
              <w:t>4</w:t>
            </w:r>
          </w:p>
        </w:tc>
      </w:tr>
      <w:tr w:rsidR="00312F89" w:rsidRPr="00B57B36" w14:paraId="780DEA13" w14:textId="77777777" w:rsidTr="00312F89">
        <w:trPr>
          <w:trHeight w:val="327"/>
        </w:trPr>
        <w:tc>
          <w:tcPr>
            <w:tcW w:w="2691" w:type="dxa"/>
            <w:shd w:val="clear" w:color="auto" w:fill="FFFFFF"/>
          </w:tcPr>
          <w:p w14:paraId="258BEF87" w14:textId="75304B56" w:rsidR="00B4552C" w:rsidRDefault="00B849B7"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yaxWMv2U","properties":{"formattedCitation":"(Toprak, 1998)","plainCitation":"(Toprak, 1998)","noteIndex":0},"citationItems":[{"id":106,"uris":["http://zotero.org/users/4541420/items/PX2VGRIY"],"uri":["http://zotero.org/users/4541420/items/PX2VGRIY"],"itemData":{"id":106,"type":"book","title":"Earthquake effects on buried lifeline systems","URL":"https://www.proquest.com/docview/304428019?pq-origsite=gscholar&amp;fromopenview=true","author":[{"family":"Toprak","given":"Selcuk"}],"issued":{"date-parts":[["1998"]]}}}],"schema":"https://github.com/citation-style-language/schema/raw/master/csl-citation.json"} </w:instrText>
            </w:r>
            <w:r>
              <w:rPr>
                <w:rFonts w:cs="Arial"/>
                <w:szCs w:val="18"/>
                <w:lang w:val="en-GB"/>
              </w:rPr>
              <w:fldChar w:fldCharType="separate"/>
            </w:r>
            <w:r>
              <w:rPr>
                <w:rFonts w:cs="Arial"/>
                <w:noProof/>
                <w:szCs w:val="18"/>
                <w:lang w:val="en-GB"/>
              </w:rPr>
              <w:t>(Toprak, 1998)</w:t>
            </w:r>
            <w:r>
              <w:rPr>
                <w:rFonts w:cs="Arial"/>
                <w:szCs w:val="18"/>
                <w:lang w:val="en-GB"/>
              </w:rPr>
              <w:fldChar w:fldCharType="end"/>
            </w:r>
          </w:p>
        </w:tc>
        <w:tc>
          <w:tcPr>
            <w:tcW w:w="992" w:type="dxa"/>
            <w:shd w:val="clear" w:color="auto" w:fill="FFFFFF"/>
          </w:tcPr>
          <w:p w14:paraId="0470E184" w14:textId="33DD4CC5" w:rsidR="00B4552C" w:rsidRPr="00B57B36" w:rsidRDefault="006F22B9" w:rsidP="00B849B7">
            <w:pPr>
              <w:pStyle w:val="CETBodytext"/>
              <w:ind w:right="-1"/>
              <w:jc w:val="left"/>
              <w:rPr>
                <w:rFonts w:cs="Arial"/>
                <w:szCs w:val="18"/>
                <w:lang w:val="en-GB"/>
              </w:rPr>
            </w:pPr>
            <w:r>
              <w:rPr>
                <w:rFonts w:cs="Arial"/>
                <w:szCs w:val="18"/>
                <w:lang w:val="en-GB"/>
              </w:rPr>
              <w:t>PGA, PGV</w:t>
            </w:r>
          </w:p>
        </w:tc>
        <w:tc>
          <w:tcPr>
            <w:tcW w:w="425" w:type="dxa"/>
            <w:shd w:val="clear" w:color="auto" w:fill="FFFFFF"/>
          </w:tcPr>
          <w:p w14:paraId="798845C3" w14:textId="4692D5A2" w:rsidR="00B4552C" w:rsidRPr="00B57B36" w:rsidRDefault="006F22B9" w:rsidP="00B849B7">
            <w:pPr>
              <w:pStyle w:val="CETBodytext"/>
              <w:ind w:right="-1"/>
              <w:jc w:val="center"/>
              <w:rPr>
                <w:rFonts w:cs="Arial"/>
                <w:szCs w:val="18"/>
                <w:lang w:val="en-GB"/>
              </w:rPr>
            </w:pPr>
            <w:r>
              <w:rPr>
                <w:rFonts w:cs="Arial"/>
                <w:szCs w:val="18"/>
                <w:lang w:val="en-GB"/>
              </w:rPr>
              <w:t>1</w:t>
            </w:r>
          </w:p>
        </w:tc>
        <w:tc>
          <w:tcPr>
            <w:tcW w:w="284" w:type="dxa"/>
            <w:shd w:val="clear" w:color="auto" w:fill="FFFFFF"/>
          </w:tcPr>
          <w:p w14:paraId="7BE94E9C" w14:textId="77777777" w:rsidR="00B4552C" w:rsidRPr="00B57B36" w:rsidRDefault="00B4552C" w:rsidP="009E2652">
            <w:pPr>
              <w:pStyle w:val="CETBodytext"/>
              <w:ind w:right="-1"/>
              <w:rPr>
                <w:rFonts w:cs="Arial"/>
                <w:szCs w:val="18"/>
                <w:lang w:val="en-GB"/>
              </w:rPr>
            </w:pPr>
          </w:p>
        </w:tc>
        <w:tc>
          <w:tcPr>
            <w:tcW w:w="3260" w:type="dxa"/>
            <w:shd w:val="clear" w:color="auto" w:fill="FFFFFF"/>
          </w:tcPr>
          <w:p w14:paraId="4079B1C8" w14:textId="24F0F022" w:rsidR="00B4552C" w:rsidRDefault="00312F89" w:rsidP="0047145E">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LCm8ZlXM","properties":{"formattedCitation":"(Sakai et al., 2017)","plainCitation":"(Sakai et al., 2017)","noteIndex":0},"citationItems":[{"id":184,"uris":["http://zotero.org/users/4541420/items/59SX8WYL"],"uri":["http://zotero.org/users/4541420/items/59SX8WYL"],"itemData":{"id":184,"type":"article-journal","container-title":"Earthquake Engineering &amp; Structural Dynamics","DOI":"10.1002/eqe.2869","ISSN":"00988847","issue":"9","journalAbbreviation":"Earthquake Engng Struct. Dyn.","language":"en","page":"1531-1548","source":"DOI.org (Crossref)","title":"A new approach for estimating seismic damage of buried water supply pipelines: New Water Supply Pipeline Damage Estimation Approach","title-short":"A new approach for estimating seismic damage of buried water supply pipelines","volume":"46","author":[{"family":"Sakai","given":"H."},{"family":"Pulido","given":"N."},{"family":"Hasegawa","given":"K."},{"family":"Kuwata","given":"Y."}],"issued":{"date-parts":[["2017",7,25]]}}}],"schema":"https://github.com/citation-style-language/schema/raw/master/csl-citation.json"} </w:instrText>
            </w:r>
            <w:r>
              <w:rPr>
                <w:rFonts w:cs="Arial"/>
                <w:szCs w:val="18"/>
                <w:lang w:val="en-GB"/>
              </w:rPr>
              <w:fldChar w:fldCharType="separate"/>
            </w:r>
            <w:r>
              <w:rPr>
                <w:rFonts w:cs="Arial"/>
                <w:noProof/>
                <w:szCs w:val="18"/>
                <w:lang w:val="en-GB"/>
              </w:rPr>
              <w:t>(Sakai et al., 2017)</w:t>
            </w:r>
            <w:r>
              <w:rPr>
                <w:rFonts w:cs="Arial"/>
                <w:szCs w:val="18"/>
                <w:lang w:val="en-GB"/>
              </w:rPr>
              <w:fldChar w:fldCharType="end"/>
            </w:r>
          </w:p>
        </w:tc>
        <w:tc>
          <w:tcPr>
            <w:tcW w:w="992" w:type="dxa"/>
            <w:shd w:val="clear" w:color="auto" w:fill="FFFFFF"/>
          </w:tcPr>
          <w:p w14:paraId="17A609EB" w14:textId="4A3906EB" w:rsidR="00B4552C" w:rsidRPr="00B57B36" w:rsidRDefault="00312F89" w:rsidP="009E2652">
            <w:pPr>
              <w:pStyle w:val="CETBodytext"/>
              <w:ind w:right="-1"/>
              <w:rPr>
                <w:rFonts w:cs="Arial"/>
                <w:szCs w:val="18"/>
                <w:lang w:val="en-GB"/>
              </w:rPr>
            </w:pPr>
            <w:r>
              <w:rPr>
                <w:rFonts w:cs="Arial"/>
                <w:szCs w:val="18"/>
                <w:lang w:val="en-GB"/>
              </w:rPr>
              <w:t>PGV</w:t>
            </w:r>
          </w:p>
        </w:tc>
        <w:tc>
          <w:tcPr>
            <w:tcW w:w="251" w:type="dxa"/>
            <w:shd w:val="clear" w:color="auto" w:fill="FFFFFF"/>
          </w:tcPr>
          <w:p w14:paraId="57D7420E" w14:textId="08CB328D" w:rsidR="00B4552C" w:rsidRPr="00B57B36" w:rsidRDefault="00312F89" w:rsidP="00E0075F">
            <w:pPr>
              <w:pStyle w:val="CETBodytext"/>
              <w:ind w:right="-1"/>
              <w:jc w:val="center"/>
              <w:rPr>
                <w:rFonts w:cs="Arial"/>
                <w:szCs w:val="18"/>
                <w:lang w:val="en-GB"/>
              </w:rPr>
            </w:pPr>
            <w:r>
              <w:rPr>
                <w:rFonts w:cs="Arial"/>
                <w:szCs w:val="18"/>
                <w:lang w:val="en-GB"/>
              </w:rPr>
              <w:t>2</w:t>
            </w:r>
          </w:p>
        </w:tc>
      </w:tr>
    </w:tbl>
    <w:p w14:paraId="3D346B64" w14:textId="7C852B7E" w:rsidR="00694BAB" w:rsidRDefault="00694BAB" w:rsidP="00694BAB">
      <w:pPr>
        <w:pStyle w:val="CETTabletitle"/>
      </w:pPr>
      <w:r>
        <w:t xml:space="preserve">Table </w:t>
      </w:r>
      <w:r>
        <w:fldChar w:fldCharType="begin"/>
      </w:r>
      <w:r>
        <w:instrText xml:space="preserve"> SEQ Table \* ARABIC </w:instrText>
      </w:r>
      <w:r>
        <w:fldChar w:fldCharType="separate"/>
      </w:r>
      <w:r>
        <w:rPr>
          <w:noProof/>
        </w:rPr>
        <w:t>2</w:t>
      </w:r>
      <w:r>
        <w:fldChar w:fldCharType="end"/>
      </w:r>
      <w:r>
        <w:t xml:space="preserve"> </w:t>
      </w:r>
      <w:r w:rsidRPr="001A525E">
        <w:t>Summary of models expressing the result in terms of fragility curves</w:t>
      </w:r>
      <w:r w:rsidR="00BE097A">
        <w:t>. N = Number of past earthquakes used to develop the models.</w:t>
      </w:r>
    </w:p>
    <w:tbl>
      <w:tblPr>
        <w:tblW w:w="610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74"/>
        <w:gridCol w:w="2847"/>
        <w:gridCol w:w="589"/>
        <w:gridCol w:w="392"/>
      </w:tblGrid>
      <w:tr w:rsidR="00E30D5E" w:rsidRPr="00B57B36" w14:paraId="1C04B3A5" w14:textId="77777777" w:rsidTr="00F86095">
        <w:trPr>
          <w:trHeight w:val="227"/>
        </w:trPr>
        <w:tc>
          <w:tcPr>
            <w:tcW w:w="2274" w:type="dxa"/>
            <w:tcBorders>
              <w:top w:val="single" w:sz="12" w:space="0" w:color="008000"/>
              <w:bottom w:val="single" w:sz="6" w:space="0" w:color="008000"/>
            </w:tcBorders>
            <w:shd w:val="clear" w:color="auto" w:fill="FFFFFF"/>
          </w:tcPr>
          <w:p w14:paraId="7D7FB826" w14:textId="77777777" w:rsidR="00E30D5E" w:rsidRPr="00B57B36" w:rsidRDefault="00E30D5E" w:rsidP="009E2652">
            <w:pPr>
              <w:pStyle w:val="CETBodytext"/>
              <w:jc w:val="left"/>
              <w:rPr>
                <w:lang w:val="en-GB"/>
              </w:rPr>
            </w:pPr>
            <w:r>
              <w:rPr>
                <w:lang w:val="en-GB"/>
              </w:rPr>
              <w:t>Reference</w:t>
            </w:r>
            <w:r w:rsidRPr="00B57B36">
              <w:rPr>
                <w:lang w:val="en-GB"/>
              </w:rPr>
              <w:t xml:space="preserve"> </w:t>
            </w:r>
          </w:p>
        </w:tc>
        <w:tc>
          <w:tcPr>
            <w:tcW w:w="2847" w:type="dxa"/>
            <w:tcBorders>
              <w:top w:val="single" w:sz="12" w:space="0" w:color="008000"/>
              <w:bottom w:val="single" w:sz="6" w:space="0" w:color="008000"/>
            </w:tcBorders>
            <w:shd w:val="clear" w:color="auto" w:fill="FFFFFF"/>
          </w:tcPr>
          <w:p w14:paraId="27C8734E" w14:textId="77777777" w:rsidR="00E30D5E" w:rsidRPr="00B57B36" w:rsidRDefault="00E30D5E" w:rsidP="009E2652">
            <w:pPr>
              <w:pStyle w:val="CETBodytext"/>
              <w:jc w:val="left"/>
              <w:rPr>
                <w:lang w:val="en-GB"/>
              </w:rPr>
            </w:pPr>
            <w:r>
              <w:rPr>
                <w:lang w:val="en-GB"/>
              </w:rPr>
              <w:t>Seismic intensity parameter</w:t>
            </w:r>
          </w:p>
        </w:tc>
        <w:tc>
          <w:tcPr>
            <w:tcW w:w="589" w:type="dxa"/>
            <w:tcBorders>
              <w:top w:val="single" w:sz="12" w:space="0" w:color="008000"/>
              <w:bottom w:val="single" w:sz="6" w:space="0" w:color="008000"/>
            </w:tcBorders>
            <w:shd w:val="clear" w:color="auto" w:fill="FFFFFF"/>
          </w:tcPr>
          <w:p w14:paraId="4FFC4795" w14:textId="77777777" w:rsidR="00E30D5E" w:rsidRPr="00B57B36" w:rsidRDefault="00E30D5E" w:rsidP="009E2652">
            <w:pPr>
              <w:pStyle w:val="CETBodytext"/>
              <w:jc w:val="center"/>
              <w:rPr>
                <w:lang w:val="en-GB"/>
              </w:rPr>
            </w:pPr>
            <w:r>
              <w:rPr>
                <w:lang w:val="en-GB"/>
              </w:rPr>
              <w:t>N</w:t>
            </w:r>
          </w:p>
        </w:tc>
        <w:tc>
          <w:tcPr>
            <w:tcW w:w="392" w:type="dxa"/>
            <w:tcBorders>
              <w:top w:val="single" w:sz="12" w:space="0" w:color="008000"/>
              <w:bottom w:val="single" w:sz="6" w:space="0" w:color="008000"/>
            </w:tcBorders>
            <w:shd w:val="clear" w:color="auto" w:fill="FFFFFF"/>
          </w:tcPr>
          <w:p w14:paraId="1C530D93" w14:textId="77777777" w:rsidR="00E30D5E" w:rsidRPr="0047145E" w:rsidRDefault="00E30D5E" w:rsidP="009E2652">
            <w:pPr>
              <w:pStyle w:val="CETBodytext"/>
              <w:ind w:right="-1"/>
              <w:jc w:val="left"/>
              <w:rPr>
                <w:lang w:val="en-GB"/>
              </w:rPr>
            </w:pPr>
          </w:p>
        </w:tc>
      </w:tr>
      <w:tr w:rsidR="00E30D5E" w:rsidRPr="00B57B36" w14:paraId="55A3200A" w14:textId="77777777" w:rsidTr="00E30D5E">
        <w:trPr>
          <w:trHeight w:val="336"/>
        </w:trPr>
        <w:tc>
          <w:tcPr>
            <w:tcW w:w="2274" w:type="dxa"/>
            <w:shd w:val="clear" w:color="auto" w:fill="FFFFFF"/>
          </w:tcPr>
          <w:p w14:paraId="7B6C71DE" w14:textId="6A7CD7AE" w:rsidR="00E30D5E" w:rsidRPr="00B57B36" w:rsidRDefault="00E30D5E" w:rsidP="009E2652">
            <w:pPr>
              <w:pStyle w:val="CETBodytext"/>
              <w:rPr>
                <w:lang w:val="en-GB"/>
              </w:rPr>
            </w:pPr>
            <w:r>
              <w:rPr>
                <w:lang w:val="en-GB"/>
              </w:rPr>
              <w:fldChar w:fldCharType="begin"/>
            </w:r>
            <w:r>
              <w:rPr>
                <w:lang w:val="en-GB"/>
              </w:rPr>
              <w:instrText xml:space="preserve"> ADDIN ZOTERO_ITEM CSL_CITATION {"citationID":"IkpPbf9R","properties":{"formattedCitation":"(Lanzano et al., 2013)","plainCitation":"(Lanzano et al., 2013)","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Pr>
                <w:lang w:val="en-GB"/>
              </w:rPr>
              <w:fldChar w:fldCharType="separate"/>
            </w:r>
            <w:r>
              <w:rPr>
                <w:noProof/>
                <w:lang w:val="en-GB"/>
              </w:rPr>
              <w:t>(Lanzano et al., 2013)</w:t>
            </w:r>
            <w:r>
              <w:rPr>
                <w:lang w:val="en-GB"/>
              </w:rPr>
              <w:fldChar w:fldCharType="end"/>
            </w:r>
          </w:p>
        </w:tc>
        <w:tc>
          <w:tcPr>
            <w:tcW w:w="2847" w:type="dxa"/>
            <w:shd w:val="clear" w:color="auto" w:fill="FFFFFF"/>
          </w:tcPr>
          <w:p w14:paraId="0A5942F2" w14:textId="2DA0DD46" w:rsidR="00E30D5E" w:rsidRPr="00B57B36" w:rsidRDefault="00E30D5E" w:rsidP="009E2652">
            <w:pPr>
              <w:pStyle w:val="CETBodytext"/>
              <w:jc w:val="left"/>
              <w:rPr>
                <w:lang w:val="en-GB"/>
              </w:rPr>
            </w:pPr>
            <w:r>
              <w:rPr>
                <w:lang w:val="en-GB"/>
              </w:rPr>
              <w:t>PGV</w:t>
            </w:r>
          </w:p>
        </w:tc>
        <w:tc>
          <w:tcPr>
            <w:tcW w:w="589" w:type="dxa"/>
            <w:shd w:val="clear" w:color="auto" w:fill="FFFFFF"/>
          </w:tcPr>
          <w:p w14:paraId="1D69E39B" w14:textId="61C99B6F" w:rsidR="00E30D5E" w:rsidRPr="00B57B36" w:rsidRDefault="00E64AC3" w:rsidP="009E2652">
            <w:pPr>
              <w:pStyle w:val="CETBodytext"/>
              <w:jc w:val="center"/>
              <w:rPr>
                <w:lang w:val="en-GB"/>
              </w:rPr>
            </w:pPr>
            <w:r>
              <w:rPr>
                <w:lang w:val="en-GB"/>
              </w:rPr>
              <w:t>40</w:t>
            </w:r>
          </w:p>
        </w:tc>
        <w:tc>
          <w:tcPr>
            <w:tcW w:w="392" w:type="dxa"/>
            <w:shd w:val="clear" w:color="auto" w:fill="FFFFFF"/>
          </w:tcPr>
          <w:p w14:paraId="024D72CD" w14:textId="77777777" w:rsidR="00E30D5E" w:rsidRPr="00B57B36" w:rsidRDefault="00E30D5E" w:rsidP="009E2652">
            <w:pPr>
              <w:pStyle w:val="CETBodytext"/>
              <w:ind w:right="-1"/>
              <w:rPr>
                <w:rFonts w:cs="Arial"/>
                <w:szCs w:val="18"/>
                <w:lang w:val="en-GB"/>
              </w:rPr>
            </w:pPr>
          </w:p>
        </w:tc>
      </w:tr>
      <w:tr w:rsidR="00E30D5E" w:rsidRPr="00B57B36" w14:paraId="38BF8764" w14:textId="77777777" w:rsidTr="00E30D5E">
        <w:trPr>
          <w:trHeight w:val="313"/>
        </w:trPr>
        <w:tc>
          <w:tcPr>
            <w:tcW w:w="2274" w:type="dxa"/>
            <w:shd w:val="clear" w:color="auto" w:fill="FFFFFF"/>
          </w:tcPr>
          <w:p w14:paraId="6E1104C9" w14:textId="21265AF7" w:rsidR="00E30D5E" w:rsidRPr="00B57B36" w:rsidRDefault="00E30D5E" w:rsidP="009E2652">
            <w:pPr>
              <w:pStyle w:val="CETBodyt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yI5ioR7e","properties":{"formattedCitation":"(Lanzano et al., 2014)","plainCitation":"(Lanzano et al., 2014)","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cs="Arial"/>
                <w:szCs w:val="18"/>
                <w:lang w:val="en-GB"/>
              </w:rPr>
              <w:fldChar w:fldCharType="separate"/>
            </w:r>
            <w:r>
              <w:rPr>
                <w:rFonts w:cs="Arial"/>
                <w:noProof/>
                <w:szCs w:val="18"/>
                <w:lang w:val="en-GB"/>
              </w:rPr>
              <w:t>(Lanzano et al., 2014)</w:t>
            </w:r>
            <w:r>
              <w:rPr>
                <w:rFonts w:cs="Arial"/>
                <w:szCs w:val="18"/>
                <w:lang w:val="en-GB"/>
              </w:rPr>
              <w:fldChar w:fldCharType="end"/>
            </w:r>
          </w:p>
        </w:tc>
        <w:tc>
          <w:tcPr>
            <w:tcW w:w="2847" w:type="dxa"/>
            <w:shd w:val="clear" w:color="auto" w:fill="FFFFFF"/>
          </w:tcPr>
          <w:p w14:paraId="1DF1751A" w14:textId="0F55970E" w:rsidR="00E30D5E" w:rsidRPr="00B57B36" w:rsidRDefault="00E30D5E" w:rsidP="009E2652">
            <w:pPr>
              <w:pStyle w:val="CETBodytext"/>
              <w:ind w:right="-1"/>
              <w:jc w:val="left"/>
              <w:rPr>
                <w:rFonts w:cs="Arial"/>
                <w:szCs w:val="18"/>
                <w:lang w:val="en-GB"/>
              </w:rPr>
            </w:pPr>
            <w:r>
              <w:rPr>
                <w:rFonts w:cs="Arial"/>
                <w:szCs w:val="18"/>
                <w:lang w:val="en-GB"/>
              </w:rPr>
              <w:t>PGA</w:t>
            </w:r>
            <w:r w:rsidR="00815A7D">
              <w:rPr>
                <w:rFonts w:cs="Arial"/>
                <w:szCs w:val="18"/>
                <w:lang w:val="en-GB"/>
              </w:rPr>
              <w:t>, PGV</w:t>
            </w:r>
          </w:p>
        </w:tc>
        <w:tc>
          <w:tcPr>
            <w:tcW w:w="589" w:type="dxa"/>
            <w:shd w:val="clear" w:color="auto" w:fill="FFFFFF"/>
          </w:tcPr>
          <w:p w14:paraId="53263771" w14:textId="3D6555BC" w:rsidR="00E30D5E" w:rsidRPr="00B57B36" w:rsidRDefault="00A162FC" w:rsidP="009E2652">
            <w:pPr>
              <w:pStyle w:val="CETBodytext"/>
              <w:ind w:right="-1"/>
              <w:jc w:val="center"/>
              <w:rPr>
                <w:rFonts w:cs="Arial"/>
                <w:szCs w:val="18"/>
                <w:lang w:val="en-GB"/>
              </w:rPr>
            </w:pPr>
            <w:r>
              <w:rPr>
                <w:rFonts w:cs="Arial"/>
                <w:szCs w:val="18"/>
                <w:lang w:val="en-GB"/>
              </w:rPr>
              <w:t>20</w:t>
            </w:r>
          </w:p>
        </w:tc>
        <w:tc>
          <w:tcPr>
            <w:tcW w:w="392" w:type="dxa"/>
            <w:shd w:val="clear" w:color="auto" w:fill="FFFFFF"/>
          </w:tcPr>
          <w:p w14:paraId="7C29D173" w14:textId="77777777" w:rsidR="00E30D5E" w:rsidRPr="00B57B36" w:rsidRDefault="00E30D5E" w:rsidP="00E30D5E">
            <w:pPr>
              <w:pStyle w:val="CETBodytext"/>
              <w:keepNext/>
              <w:ind w:right="-1"/>
              <w:rPr>
                <w:rFonts w:cs="Arial"/>
                <w:szCs w:val="18"/>
                <w:lang w:val="en-GB"/>
              </w:rPr>
            </w:pPr>
          </w:p>
        </w:tc>
      </w:tr>
    </w:tbl>
    <w:p w14:paraId="29192EDC" w14:textId="2F460121" w:rsidR="009900D0" w:rsidRDefault="00AC109C" w:rsidP="009900D0">
      <w:pPr>
        <w:pStyle w:val="CETHeading1"/>
        <w:tabs>
          <w:tab w:val="num" w:pos="360"/>
        </w:tabs>
      </w:pPr>
      <w:r>
        <w:t xml:space="preserve">Description </w:t>
      </w:r>
      <w:r w:rsidR="00242156">
        <w:t xml:space="preserve">of </w:t>
      </w:r>
      <w:r w:rsidR="00A708EE">
        <w:t xml:space="preserve">the main features of the </w:t>
      </w:r>
      <w:r w:rsidR="00242156">
        <w:t>current key</w:t>
      </w:r>
      <w:r w:rsidR="00447246">
        <w:t>-</w:t>
      </w:r>
      <w:r w:rsidR="00242156">
        <w:t>enabling models</w:t>
      </w:r>
    </w:p>
    <w:p w14:paraId="39B16F77" w14:textId="3D1D0250" w:rsidR="00E618DB" w:rsidRDefault="00E618DB" w:rsidP="008035D0">
      <w:pPr>
        <w:pStyle w:val="CETBodytext"/>
      </w:pPr>
      <w:r w:rsidRPr="00E618DB">
        <w:t>This section aims to shed light on the type of model, the input parameters needed by the models (whether related to pipelines or earthquake) and finally the damage states</w:t>
      </w:r>
      <w:r w:rsidR="007053F8">
        <w:t xml:space="preserve"> and risk states</w:t>
      </w:r>
      <w:r w:rsidRPr="00E618DB">
        <w:t xml:space="preserve"> for which the probability of failure is predicted.</w:t>
      </w:r>
    </w:p>
    <w:p w14:paraId="027E2334" w14:textId="5D2DD944" w:rsidR="00E618DB" w:rsidRDefault="007053F8" w:rsidP="00125517">
      <w:pPr>
        <w:pStyle w:val="CETheadingx"/>
      </w:pPr>
      <w:r>
        <w:lastRenderedPageBreak/>
        <w:t>T</w:t>
      </w:r>
      <w:r w:rsidRPr="007053F8">
        <w:t>ype</w:t>
      </w:r>
      <w:r w:rsidR="00A708EE">
        <w:t>s</w:t>
      </w:r>
      <w:r w:rsidRPr="007053F8">
        <w:t xml:space="preserve"> of vulnerability model</w:t>
      </w:r>
    </w:p>
    <w:p w14:paraId="4CFEE334" w14:textId="605BD545" w:rsidR="008035D0" w:rsidRPr="00D80AD3" w:rsidRDefault="00F52ACF" w:rsidP="008035D0">
      <w:pPr>
        <w:pStyle w:val="CETBodytext"/>
      </w:pPr>
      <w:r w:rsidRPr="00D80AD3">
        <w:t>Vulnerability models for pipe</w:t>
      </w:r>
      <w:r w:rsidR="00492CA8" w:rsidRPr="00D80AD3">
        <w:t>line</w:t>
      </w:r>
      <w:r w:rsidRPr="00D80AD3">
        <w:t xml:space="preserve">s fall into two </w:t>
      </w:r>
      <w:r w:rsidR="00A708EE" w:rsidRPr="00D80AD3">
        <w:t xml:space="preserve">main </w:t>
      </w:r>
      <w:r w:rsidRPr="00D80AD3">
        <w:t>categories</w:t>
      </w:r>
      <w:r w:rsidR="00A708EE" w:rsidRPr="00D80AD3">
        <w:t>, as anticipated in Section 2</w:t>
      </w:r>
      <w:r w:rsidRPr="00D80AD3">
        <w:t xml:space="preserve">. The first, to which most models belong, provides the probability of damage through the </w:t>
      </w:r>
      <w:r w:rsidR="005151E5" w:rsidRPr="00D80AD3">
        <w:t xml:space="preserve">calculation of a repair rate, </w:t>
      </w:r>
      <m:oMath>
        <m:r>
          <w:rPr>
            <w:rFonts w:ascii="Cambria Math" w:hAnsi="Cambria Math"/>
          </w:rPr>
          <m:t>RR</m:t>
        </m:r>
      </m:oMath>
      <w:r w:rsidRPr="00D80AD3">
        <w:t>.</w:t>
      </w:r>
      <w:r w:rsidR="005311B3" w:rsidRPr="00D80AD3">
        <w:t xml:space="preserve"> </w:t>
      </w:r>
      <w:r w:rsidR="00562899">
        <w:t>For example, in the case of</w:t>
      </w:r>
      <w:r w:rsidR="00967319">
        <w:t xml:space="preserve"> the model presented in</w:t>
      </w:r>
      <w:r w:rsidR="00562899">
        <w:t xml:space="preserve"> </w:t>
      </w:r>
      <w:r w:rsidR="00562899">
        <w:fldChar w:fldCharType="begin"/>
      </w:r>
      <w:r w:rsidR="00562899">
        <w:instrText xml:space="preserve"> ADDIN ZOTERO_ITEM CSL_CITATION {"citationID":"DhuIGn96","properties":{"formattedCitation":"(ALA, 2001)","plainCitation":"(ALA, 2001)","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sidR="00562899">
        <w:fldChar w:fldCharType="separate"/>
      </w:r>
      <w:r w:rsidR="00562899">
        <w:rPr>
          <w:noProof/>
        </w:rPr>
        <w:t>(ALA, 2001)</w:t>
      </w:r>
      <w:r w:rsidR="00562899">
        <w:fldChar w:fldCharType="end"/>
      </w:r>
      <w:r w:rsidR="00562899">
        <w:t>, t</w:t>
      </w:r>
      <w:r w:rsidR="00967319">
        <w:t xml:space="preserve">he </w:t>
      </w:r>
      <m:oMath>
        <m:r>
          <w:rPr>
            <w:rFonts w:ascii="Cambria Math" w:hAnsi="Cambria Math"/>
          </w:rPr>
          <m:t>RR</m:t>
        </m:r>
      </m:oMath>
      <w:r w:rsidR="005311B3" w:rsidRPr="00D80AD3">
        <w:t xml:space="preserve"> </w:t>
      </w:r>
      <w:r w:rsidR="00A708EE" w:rsidRPr="00D80AD3">
        <w:t xml:space="preserve">parameter </w:t>
      </w:r>
      <w:r w:rsidR="005311B3" w:rsidRPr="00D80AD3">
        <w:t xml:space="preserve">is derived </w:t>
      </w:r>
      <w:r w:rsidR="00846675" w:rsidRPr="00D80AD3">
        <w:t>through Eq(1)</w:t>
      </w:r>
      <w:r w:rsidR="00A708EE" w:rsidRPr="00D80AD3">
        <w:t>:</w:t>
      </w:r>
    </w:p>
    <w:tbl>
      <w:tblPr>
        <w:tblW w:w="5000" w:type="pct"/>
        <w:tblLook w:val="04A0" w:firstRow="1" w:lastRow="0" w:firstColumn="1" w:lastColumn="0" w:noHBand="0" w:noVBand="1"/>
      </w:tblPr>
      <w:tblGrid>
        <w:gridCol w:w="7984"/>
        <w:gridCol w:w="803"/>
      </w:tblGrid>
      <w:tr w:rsidR="005311B3" w:rsidRPr="00D80AD3" w14:paraId="5F26A960" w14:textId="77777777" w:rsidTr="009E2652">
        <w:tc>
          <w:tcPr>
            <w:tcW w:w="8188" w:type="dxa"/>
            <w:shd w:val="clear" w:color="auto" w:fill="auto"/>
            <w:vAlign w:val="center"/>
          </w:tcPr>
          <w:p w14:paraId="64CCC9D2" w14:textId="43A39363" w:rsidR="005311B3" w:rsidRPr="00D80AD3" w:rsidRDefault="008035D0" w:rsidP="008035D0">
            <w:pPr>
              <w:pStyle w:val="CETEquation"/>
            </w:pPr>
            <m:oMath>
              <m:r>
                <m:rPr>
                  <m:sty m:val="p"/>
                </m:rPr>
                <w:rPr>
                  <w:rFonts w:ascii="Cambria Math" w:hAnsi="Cambria Math"/>
                </w:rPr>
                <m:t xml:space="preserve">RR </m:t>
              </m:r>
              <m:d>
                <m:dPr>
                  <m:ctrlPr>
                    <w:rPr>
                      <w:rFonts w:ascii="Cambria Math" w:hAnsi="Cambria Math"/>
                    </w:rPr>
                  </m:ctrlPr>
                </m:dPr>
                <m:e>
                  <m:f>
                    <m:fPr>
                      <m:ctrlPr>
                        <w:rPr>
                          <w:rFonts w:ascii="Cambria Math" w:hAnsi="Cambria Math"/>
                        </w:rPr>
                      </m:ctrlPr>
                    </m:fPr>
                    <m:num>
                      <m:r>
                        <m:rPr>
                          <m:sty m:val="p"/>
                        </m:rPr>
                        <w:rPr>
                          <w:rFonts w:ascii="Cambria Math" w:hAnsi="Cambria Math"/>
                        </w:rPr>
                        <m:t>n° repairs</m:t>
                      </m:r>
                    </m:num>
                    <m:den>
                      <m:r>
                        <m:rPr>
                          <m:sty m:val="p"/>
                        </m:rPr>
                        <w:rPr>
                          <w:rFonts w:ascii="Cambria Math" w:hAnsi="Cambria Math"/>
                        </w:rPr>
                        <m:t>unit of length</m:t>
                      </m:r>
                    </m:den>
                  </m:f>
                </m:e>
              </m:d>
              <m:r>
                <m:rPr>
                  <m:sty m:val="p"/>
                </m:rPr>
                <w:rPr>
                  <w:rFonts w:ascii="Cambria Math" w:hAnsi="Cambria Math"/>
                </w:rPr>
                <m:t>=a*I</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b</m:t>
                  </m:r>
                </m:sup>
              </m:sSup>
            </m:oMath>
            <w:r w:rsidRPr="00D80AD3">
              <w:t xml:space="preserve"> </w:t>
            </w:r>
          </w:p>
        </w:tc>
        <w:tc>
          <w:tcPr>
            <w:tcW w:w="815" w:type="dxa"/>
            <w:shd w:val="clear" w:color="auto" w:fill="auto"/>
            <w:vAlign w:val="center"/>
          </w:tcPr>
          <w:p w14:paraId="1F677600" w14:textId="77777777" w:rsidR="005311B3" w:rsidRPr="00D80AD3" w:rsidRDefault="005311B3" w:rsidP="008035D0">
            <w:pPr>
              <w:pStyle w:val="CETEquation"/>
            </w:pPr>
            <w:r w:rsidRPr="00D80AD3">
              <w:t>(1)</w:t>
            </w:r>
          </w:p>
        </w:tc>
      </w:tr>
    </w:tbl>
    <w:p w14:paraId="13316043" w14:textId="119F2C92" w:rsidR="005311B3" w:rsidRDefault="008035D0" w:rsidP="008035D0">
      <w:pPr>
        <w:pStyle w:val="CETBodytext"/>
      </w:pPr>
      <w:r w:rsidRPr="00D80AD3">
        <w:t xml:space="preserve">where </w:t>
      </w:r>
      <w:r w:rsidRPr="00D80AD3">
        <w:rPr>
          <w:i/>
          <w:iCs/>
        </w:rPr>
        <w:t>a</w:t>
      </w:r>
      <w:r w:rsidRPr="00D80AD3">
        <w:t xml:space="preserve"> and </w:t>
      </w:r>
      <w:r w:rsidRPr="00D80AD3">
        <w:rPr>
          <w:i/>
          <w:iCs/>
        </w:rPr>
        <w:t>b</w:t>
      </w:r>
      <w:r w:rsidRPr="00D80AD3">
        <w:t xml:space="preserve"> are two are constants which depend on pipeline design an</w:t>
      </w:r>
      <w:r w:rsidR="005151E5" w:rsidRPr="00D80AD3">
        <w:t>d characteristic</w:t>
      </w:r>
      <w:r w:rsidR="00AD4F47" w:rsidRPr="00D80AD3">
        <w:t>,</w:t>
      </w:r>
      <w:r w:rsidR="005151E5" w:rsidRPr="00D80AD3">
        <w:t xml:space="preserve"> and </w:t>
      </w:r>
      <m:oMath>
        <m:r>
          <w:rPr>
            <w:rFonts w:ascii="Cambria Math" w:hAnsi="Cambria Math"/>
          </w:rPr>
          <m:t>IM</m:t>
        </m:r>
      </m:oMath>
      <w:r w:rsidRPr="00D80AD3">
        <w:t xml:space="preserve"> is an intensity indicator for the seismic action</w:t>
      </w:r>
      <w:r w:rsidR="00EA56E3">
        <w:t xml:space="preserve"> </w:t>
      </w:r>
      <w:r w:rsidR="00EA56E3" w:rsidRPr="00EA56E3">
        <w:t>in the segment considered</w:t>
      </w:r>
      <w:r w:rsidRPr="00D80AD3">
        <w:t xml:space="preserve">. In order to assess the probability to have a total number of </w:t>
      </w:r>
      <w:r w:rsidRPr="00D80AD3">
        <w:rPr>
          <w:i/>
          <w:iCs/>
        </w:rPr>
        <w:t>n</w:t>
      </w:r>
      <w:r w:rsidRPr="00D80AD3">
        <w:t xml:space="preserve"> damages (i.e.</w:t>
      </w:r>
      <w:r w:rsidR="00902829" w:rsidRPr="00D80AD3">
        <w:t>,</w:t>
      </w:r>
      <w:r w:rsidRPr="00D80AD3">
        <w:t xml:space="preserve"> leaks or breaks) and repairs </w:t>
      </w:r>
      <w:r w:rsidR="005151E5" w:rsidRPr="00D80AD3">
        <w:t xml:space="preserve">for a </w:t>
      </w:r>
      <w:r w:rsidR="00E2266A" w:rsidRPr="00D80AD3">
        <w:t>segment</w:t>
      </w:r>
      <w:r w:rsidR="005151E5" w:rsidRPr="00D80AD3">
        <w:t xml:space="preserve"> of length </w:t>
      </w:r>
      <m:oMath>
        <m:r>
          <w:rPr>
            <w:rFonts w:ascii="Cambria Math" w:hAnsi="Cambria Math"/>
          </w:rPr>
          <m:t>L</m:t>
        </m:r>
      </m:oMath>
      <w:r w:rsidR="001738EA" w:rsidRPr="00D80AD3">
        <w:t>,</w:t>
      </w:r>
      <w:r w:rsidRPr="00D80AD3">
        <w:t xml:space="preserve"> a Poisson distribution</w:t>
      </w:r>
      <w:r w:rsidR="001738EA" w:rsidRPr="00D80AD3">
        <w:t xml:space="preserve"> is implemented</w:t>
      </w:r>
      <w:r w:rsidRPr="00D80AD3">
        <w:t xml:space="preserve">, as </w:t>
      </w:r>
      <w:r w:rsidR="001738EA" w:rsidRPr="00D80AD3">
        <w:t xml:space="preserve">per </w:t>
      </w:r>
      <w:r w:rsidRPr="00D80AD3">
        <w:t>Eq(2).</w:t>
      </w:r>
      <w:r w:rsidR="003543C1" w:rsidRPr="00D80AD3">
        <w:t xml:space="preserve"> Assuming that the pipe</w:t>
      </w:r>
      <w:r w:rsidR="00371681" w:rsidRPr="00D80AD3">
        <w:t>line</w:t>
      </w:r>
      <w:r w:rsidR="003543C1" w:rsidRPr="00D80AD3">
        <w:t xml:space="preserve"> fails when at least one break along its length has occurred, the probability</w:t>
      </w:r>
      <w:r w:rsidR="001738EA" w:rsidRPr="00D80AD3">
        <w:rPr>
          <w:rFonts w:ascii="Cambria Math" w:hAnsi="Cambria Math" w:cs="Arial"/>
        </w:rPr>
        <w:t xml:space="preserve"> </w:t>
      </w:r>
      <m:oMath>
        <m:r>
          <w:rPr>
            <w:rFonts w:ascii="Cambria Math" w:hAnsi="Cambria Math" w:cs="Arial"/>
          </w:rPr>
          <m:t>ψ</m:t>
        </m:r>
      </m:oMath>
      <w:r w:rsidR="003543C1" w:rsidRPr="00D80AD3">
        <w:t xml:space="preserve"> </w:t>
      </w:r>
      <w:r w:rsidR="001738EA" w:rsidRPr="00D80AD3">
        <w:t xml:space="preserve">can be </w:t>
      </w:r>
      <w:r w:rsidR="003543C1" w:rsidRPr="00D80AD3">
        <w:t xml:space="preserve">calculated </w:t>
      </w:r>
      <w:r w:rsidR="001738EA" w:rsidRPr="00D80AD3">
        <w:t>by</w:t>
      </w:r>
      <w:r w:rsidR="003543C1" w:rsidRPr="00D80AD3">
        <w:t xml:space="preserve"> Eq(3).</w:t>
      </w:r>
    </w:p>
    <w:tbl>
      <w:tblPr>
        <w:tblW w:w="5000" w:type="pct"/>
        <w:tblLook w:val="04A0" w:firstRow="1" w:lastRow="0" w:firstColumn="1" w:lastColumn="0" w:noHBand="0" w:noVBand="1"/>
      </w:tblPr>
      <w:tblGrid>
        <w:gridCol w:w="7983"/>
        <w:gridCol w:w="804"/>
      </w:tblGrid>
      <w:tr w:rsidR="008035D0" w:rsidRPr="008035D0" w14:paraId="4B4999C4" w14:textId="77777777" w:rsidTr="009E2652">
        <w:tc>
          <w:tcPr>
            <w:tcW w:w="8188" w:type="dxa"/>
            <w:shd w:val="clear" w:color="auto" w:fill="auto"/>
            <w:vAlign w:val="center"/>
          </w:tcPr>
          <w:p w14:paraId="5FA42519" w14:textId="6B79D6D8" w:rsidR="008035D0" w:rsidRPr="008035D0" w:rsidRDefault="008035D0" w:rsidP="008035D0">
            <w:pPr>
              <w:pStyle w:val="CETEquation"/>
              <w:rPr>
                <w:rFonts w:cs="Arial"/>
              </w:rPr>
            </w:pPr>
            <m:oMath>
              <m:r>
                <m:rPr>
                  <m:sty m:val="p"/>
                </m:rPr>
                <w:rPr>
                  <w:rFonts w:ascii="Cambria Math" w:hAnsi="Cambria Math" w:cs="Arial"/>
                </w:rPr>
                <m:t xml:space="preserve">ψ= </m:t>
              </m:r>
              <m:f>
                <m:fPr>
                  <m:ctrlPr>
                    <w:rPr>
                      <w:rFonts w:ascii="Cambria Math" w:hAnsi="Cambria Math" w:cs="Arial"/>
                    </w:rPr>
                  </m:ctrlPr>
                </m:fPr>
                <m:num>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RR*L</m:t>
                          </m:r>
                        </m:e>
                      </m:d>
                    </m:e>
                    <m:sup>
                      <m:r>
                        <w:rPr>
                          <w:rFonts w:ascii="Cambria Math" w:hAnsi="Cambria Math" w:cs="Arial"/>
                        </w:rPr>
                        <m:t>n</m:t>
                      </m:r>
                    </m:sup>
                  </m:sSup>
                </m:num>
                <m:den>
                  <m:r>
                    <w:rPr>
                      <w:rFonts w:ascii="Cambria Math" w:hAnsi="Cambria Math" w:cs="Arial"/>
                    </w:rPr>
                    <m:t>n!</m:t>
                  </m:r>
                </m:den>
              </m:f>
              <m:sSup>
                <m:sSupPr>
                  <m:ctrlPr>
                    <w:rPr>
                      <w:rFonts w:ascii="Cambria Math" w:hAnsi="Cambria Math" w:cs="Arial"/>
                    </w:rPr>
                  </m:ctrlPr>
                </m:sSupPr>
                <m:e>
                  <m:r>
                    <m:rPr>
                      <m:sty m:val="p"/>
                    </m:rPr>
                    <w:rPr>
                      <w:rFonts w:ascii="Cambria Math" w:hAnsi="Cambria Math" w:cs="Arial"/>
                    </w:rPr>
                    <m:t>e</m:t>
                  </m:r>
                </m:e>
                <m:sup>
                  <m:r>
                    <m:rPr>
                      <m:sty m:val="p"/>
                    </m:rPr>
                    <w:rPr>
                      <w:rFonts w:ascii="Cambria Math" w:hAnsi="Cambria Math" w:cs="Arial"/>
                    </w:rPr>
                    <m:t>-RR*L</m:t>
                  </m:r>
                </m:sup>
              </m:sSup>
            </m:oMath>
            <w:r w:rsidRPr="008035D0">
              <w:rPr>
                <w:rFonts w:cs="Arial"/>
              </w:rPr>
              <w:t xml:space="preserve"> </w:t>
            </w:r>
          </w:p>
        </w:tc>
        <w:tc>
          <w:tcPr>
            <w:tcW w:w="815" w:type="dxa"/>
            <w:shd w:val="clear" w:color="auto" w:fill="auto"/>
            <w:vAlign w:val="center"/>
          </w:tcPr>
          <w:p w14:paraId="3730195B" w14:textId="56CA56FA" w:rsidR="008035D0" w:rsidRPr="008035D0" w:rsidRDefault="008035D0" w:rsidP="009E2652">
            <w:pPr>
              <w:pStyle w:val="CETEquation"/>
            </w:pPr>
            <w:r>
              <w:t>(2</w:t>
            </w:r>
            <w:r w:rsidRPr="008035D0">
              <w:t>)</w:t>
            </w:r>
          </w:p>
        </w:tc>
      </w:tr>
      <w:tr w:rsidR="008035D0" w:rsidRPr="008035D0" w14:paraId="7071635A" w14:textId="77777777" w:rsidTr="009E2652">
        <w:tc>
          <w:tcPr>
            <w:tcW w:w="8188" w:type="dxa"/>
            <w:shd w:val="clear" w:color="auto" w:fill="auto"/>
            <w:vAlign w:val="center"/>
          </w:tcPr>
          <w:p w14:paraId="603BB434" w14:textId="7CDC906C" w:rsidR="008035D0" w:rsidRPr="008035D0" w:rsidRDefault="008035D0" w:rsidP="009E2652">
            <w:pPr>
              <w:pStyle w:val="CETEquation"/>
              <w:rPr>
                <w:rFonts w:cs="Arial"/>
              </w:rPr>
            </w:pPr>
            <m:oMath>
              <m:r>
                <m:rPr>
                  <m:sty m:val="p"/>
                </m:rPr>
                <w:rPr>
                  <w:rFonts w:ascii="Cambria Math" w:hAnsi="Cambria Math" w:cs="Arial"/>
                </w:rPr>
                <m:t>ψ=1-</m:t>
              </m:r>
              <m:sSup>
                <m:sSupPr>
                  <m:ctrlPr>
                    <w:rPr>
                      <w:rFonts w:ascii="Cambria Math" w:hAnsi="Cambria Math" w:cs="Arial"/>
                    </w:rPr>
                  </m:ctrlPr>
                </m:sSupPr>
                <m:e>
                  <m:r>
                    <m:rPr>
                      <m:sty m:val="p"/>
                    </m:rPr>
                    <w:rPr>
                      <w:rFonts w:ascii="Cambria Math" w:hAnsi="Cambria Math" w:cs="Arial"/>
                    </w:rPr>
                    <m:t>e</m:t>
                  </m:r>
                </m:e>
                <m:sup>
                  <m:r>
                    <m:rPr>
                      <m:sty m:val="p"/>
                    </m:rPr>
                    <w:rPr>
                      <w:rFonts w:ascii="Cambria Math" w:hAnsi="Cambria Math" w:cs="Arial"/>
                    </w:rPr>
                    <m:t>-RR*L</m:t>
                  </m:r>
                </m:sup>
              </m:sSup>
            </m:oMath>
            <w:r w:rsidRPr="008035D0">
              <w:rPr>
                <w:rFonts w:cs="Arial"/>
              </w:rPr>
              <w:t xml:space="preserve"> </w:t>
            </w:r>
          </w:p>
        </w:tc>
        <w:tc>
          <w:tcPr>
            <w:tcW w:w="815" w:type="dxa"/>
            <w:shd w:val="clear" w:color="auto" w:fill="auto"/>
            <w:vAlign w:val="center"/>
          </w:tcPr>
          <w:p w14:paraId="6D7D068E" w14:textId="19DB35AD" w:rsidR="008035D0" w:rsidRPr="008035D0" w:rsidRDefault="008035D0" w:rsidP="009E2652">
            <w:pPr>
              <w:pStyle w:val="CETEquation"/>
            </w:pPr>
            <w:r>
              <w:t>(3</w:t>
            </w:r>
            <w:r w:rsidRPr="008035D0">
              <w:t>)</w:t>
            </w:r>
          </w:p>
        </w:tc>
      </w:tr>
    </w:tbl>
    <w:p w14:paraId="5BF22DA0" w14:textId="071AB7AE" w:rsidR="008035D0" w:rsidRPr="00D80AD3" w:rsidRDefault="005151E5" w:rsidP="008035D0">
      <w:pPr>
        <w:pStyle w:val="CETBodytext"/>
      </w:pPr>
      <w:r w:rsidRPr="005151E5">
        <w:t xml:space="preserve">The </w:t>
      </w:r>
      <w:r w:rsidR="001738EA">
        <w:t xml:space="preserve">models belonging to the </w:t>
      </w:r>
      <w:r w:rsidRPr="005151E5">
        <w:t xml:space="preserve">second </w:t>
      </w:r>
      <w:r w:rsidR="001738EA">
        <w:t xml:space="preserve">category instead provide the </w:t>
      </w:r>
      <w:r w:rsidR="002B5E52">
        <w:t>result</w:t>
      </w:r>
      <w:r w:rsidR="001738EA">
        <w:t>s</w:t>
      </w:r>
      <w:r w:rsidR="002B5E52">
        <w:t xml:space="preserve"> </w:t>
      </w:r>
      <w:r w:rsidR="001738EA">
        <w:t xml:space="preserve">in terms of </w:t>
      </w:r>
      <w:r w:rsidR="002B5E52">
        <w:t>fragility curve</w:t>
      </w:r>
      <w:r w:rsidR="001738EA">
        <w:t>s</w:t>
      </w:r>
      <w:r w:rsidR="002B5E52">
        <w:t xml:space="preserve"> based on the assumption of a lognormal distribution of damage prob</w:t>
      </w:r>
      <w:r w:rsidR="00817816">
        <w:t xml:space="preserve">ability data with respect to </w:t>
      </w:r>
      <w:r w:rsidR="00817816" w:rsidRPr="008E3360">
        <w:rPr>
          <w:i/>
          <w:iCs/>
        </w:rPr>
        <w:t>IM</w:t>
      </w:r>
      <w:r w:rsidR="001738EA">
        <w:t xml:space="preserve">. In this case, the </w:t>
      </w:r>
      <w:r w:rsidR="002B5E52" w:rsidRPr="00D80AD3">
        <w:t xml:space="preserve">median </w:t>
      </w:r>
      <m:oMath>
        <m:sSup>
          <m:sSupPr>
            <m:ctrlPr>
              <w:rPr>
                <w:rFonts w:ascii="Cambria Math" w:hAnsi="Cambria Math"/>
                <w:i/>
              </w:rPr>
            </m:ctrlPr>
          </m:sSupPr>
          <m:e>
            <m:r>
              <w:rPr>
                <w:rFonts w:ascii="Cambria Math" w:hAnsi="Cambria Math"/>
              </w:rPr>
              <m:t>e</m:t>
            </m:r>
          </m:e>
          <m:sup>
            <m:r>
              <w:rPr>
                <w:rFonts w:ascii="Cambria Math" w:hAnsi="Cambria Math"/>
              </w:rPr>
              <m:t>μ</m:t>
            </m:r>
          </m:sup>
        </m:sSup>
      </m:oMath>
      <w:r w:rsidR="002B5E52" w:rsidRPr="00D80AD3">
        <w:t xml:space="preserve"> and standard deviation </w:t>
      </w:r>
      <w:r w:rsidR="001738EA" w:rsidRPr="00D80AD3">
        <w:t xml:space="preserve">of the distributions </w:t>
      </w:r>
      <w:r w:rsidR="002B5E52" w:rsidRPr="00D80AD3">
        <w:t>are provided (</w:t>
      </w:r>
      <m:oMath>
        <m:r>
          <w:rPr>
            <w:rFonts w:ascii="Cambria Math" w:hAnsi="Cambria Math"/>
          </w:rPr>
          <m:t xml:space="preserve">μ </m:t>
        </m:r>
      </m:oMath>
      <w:r w:rsidR="002B5E52" w:rsidRPr="00D80AD3">
        <w:t xml:space="preserve">is the mean). The </w:t>
      </w:r>
      <w:r w:rsidR="008B107A" w:rsidRPr="00D80AD3">
        <w:t xml:space="preserve">failure probability </w:t>
      </w:r>
      <m:oMath>
        <m:r>
          <w:rPr>
            <w:rFonts w:ascii="Cambria Math" w:hAnsi="Cambria Math" w:cs="Arial"/>
          </w:rPr>
          <m:t>ψ</m:t>
        </m:r>
      </m:oMath>
      <w:r w:rsidR="008B107A" w:rsidRPr="00D80AD3">
        <w:t xml:space="preserve"> can be thus obtained by the </w:t>
      </w:r>
      <w:r w:rsidR="002B5E52" w:rsidRPr="00D80AD3">
        <w:t xml:space="preserve">lognormal cumulative distribution function </w:t>
      </w:r>
      <w:r w:rsidR="008B107A" w:rsidRPr="00D80AD3">
        <w:t xml:space="preserve">approximated by </w:t>
      </w:r>
      <w:r w:rsidR="00E20070" w:rsidRPr="00D80AD3">
        <w:t>Eq(</w:t>
      </w:r>
      <w:r w:rsidR="00817816" w:rsidRPr="00D80AD3">
        <w:t>4</w:t>
      </w:r>
      <w:r w:rsidR="00E20070" w:rsidRPr="00D80AD3">
        <w:t>).</w:t>
      </w:r>
    </w:p>
    <w:tbl>
      <w:tblPr>
        <w:tblW w:w="5000" w:type="pct"/>
        <w:tblLook w:val="04A0" w:firstRow="1" w:lastRow="0" w:firstColumn="1" w:lastColumn="0" w:noHBand="0" w:noVBand="1"/>
      </w:tblPr>
      <w:tblGrid>
        <w:gridCol w:w="7983"/>
        <w:gridCol w:w="804"/>
      </w:tblGrid>
      <w:tr w:rsidR="00817816" w:rsidRPr="00D80AD3" w14:paraId="0EC37F9F" w14:textId="77777777" w:rsidTr="00562899">
        <w:trPr>
          <w:trHeight w:val="451"/>
        </w:trPr>
        <w:tc>
          <w:tcPr>
            <w:tcW w:w="7983" w:type="dxa"/>
            <w:shd w:val="clear" w:color="auto" w:fill="auto"/>
            <w:vAlign w:val="center"/>
          </w:tcPr>
          <w:p w14:paraId="3E49AF69" w14:textId="10E7C2BC" w:rsidR="00817816" w:rsidRPr="00D80AD3" w:rsidRDefault="00817816" w:rsidP="00817816">
            <w:pPr>
              <w:pStyle w:val="CETEquation"/>
              <w:rPr>
                <w:rFonts w:cs="Arial"/>
              </w:rPr>
            </w:pPr>
            <m:oMath>
              <m:r>
                <w:rPr>
                  <w:rFonts w:ascii="Cambria Math" w:hAnsi="Cambria Math" w:cs="Arial"/>
                </w:rPr>
                <m:t>ψ</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2</m:t>
                  </m:r>
                </m:den>
              </m:f>
              <m:d>
                <m:dPr>
                  <m:begChr m:val="["/>
                  <m:endChr m:val="]"/>
                  <m:ctrlPr>
                    <w:rPr>
                      <w:rFonts w:ascii="Cambria Math" w:hAnsi="Cambria Math" w:cs="Arial"/>
                    </w:rPr>
                  </m:ctrlPr>
                </m:dPr>
                <m:e>
                  <m:r>
                    <m:rPr>
                      <m:sty m:val="p"/>
                    </m:rPr>
                    <w:rPr>
                      <w:rFonts w:ascii="Cambria Math" w:hAnsi="Cambria Math" w:cs="Arial"/>
                    </w:rPr>
                    <m:t>1+erf⁡</m:t>
                  </m:r>
                  <m:d>
                    <m:dPr>
                      <m:ctrlPr>
                        <w:rPr>
                          <w:rFonts w:ascii="Cambria Math" w:hAnsi="Cambria Math" w:cs="Arial"/>
                        </w:rPr>
                      </m:ctrlPr>
                    </m:dPr>
                    <m:e>
                      <m:f>
                        <m:fPr>
                          <m:ctrlPr>
                            <w:rPr>
                              <w:rFonts w:ascii="Cambria Math" w:hAnsi="Cambria Math" w:cs="Arial"/>
                            </w:rPr>
                          </m:ctrlPr>
                        </m:fPr>
                        <m:num>
                          <m:func>
                            <m:funcPr>
                              <m:ctrlPr>
                                <w:rPr>
                                  <w:rFonts w:ascii="Cambria Math" w:hAnsi="Cambria Math" w:cs="Arial"/>
                                </w:rPr>
                              </m:ctrlPr>
                            </m:funcPr>
                            <m:fName>
                              <m:r>
                                <m:rPr>
                                  <m:sty m:val="p"/>
                                </m:rPr>
                                <w:rPr>
                                  <w:rFonts w:ascii="Cambria Math" w:hAnsi="Cambria Math" w:cs="Arial"/>
                                </w:rPr>
                                <m:t>ln</m:t>
                              </m:r>
                            </m:fName>
                            <m:e>
                              <m:r>
                                <w:rPr>
                                  <w:rFonts w:ascii="Cambria Math" w:hAnsi="Cambria Math" w:cs="Arial"/>
                                </w:rPr>
                                <m:t>IM</m:t>
                              </m:r>
                            </m:e>
                          </m:func>
                          <m:r>
                            <m:rPr>
                              <m:sty m:val="p"/>
                            </m:rPr>
                            <w:rPr>
                              <w:rFonts w:ascii="Cambria Math" w:hAnsi="Cambria Math" w:cs="Arial"/>
                            </w:rPr>
                            <m:t>-</m:t>
                          </m:r>
                          <m:r>
                            <w:rPr>
                              <w:rFonts w:ascii="Cambria Math" w:hAnsi="Cambria Math" w:cs="Arial"/>
                            </w:rPr>
                            <m:t>μ</m:t>
                          </m:r>
                        </m:num>
                        <m:den>
                          <m:r>
                            <w:rPr>
                              <w:rFonts w:ascii="Cambria Math" w:hAnsi="Cambria Math" w:cs="Arial"/>
                            </w:rPr>
                            <m:t>β</m:t>
                          </m:r>
                          <m:rad>
                            <m:radPr>
                              <m:degHide m:val="1"/>
                              <m:ctrlPr>
                                <w:rPr>
                                  <w:rFonts w:ascii="Cambria Math" w:hAnsi="Cambria Math" w:cs="Arial"/>
                                </w:rPr>
                              </m:ctrlPr>
                            </m:radPr>
                            <m:deg/>
                            <m:e>
                              <m:r>
                                <m:rPr>
                                  <m:sty m:val="p"/>
                                </m:rPr>
                                <w:rPr>
                                  <w:rFonts w:ascii="Cambria Math" w:hAnsi="Cambria Math" w:cs="Arial"/>
                                </w:rPr>
                                <m:t>2</m:t>
                              </m:r>
                            </m:e>
                          </m:rad>
                        </m:den>
                      </m:f>
                    </m:e>
                  </m:d>
                </m:e>
              </m:d>
            </m:oMath>
            <w:r w:rsidRPr="00D80AD3">
              <w:rPr>
                <w:rFonts w:eastAsiaTheme="minorEastAsia" w:cs="Arial"/>
              </w:rPr>
              <w:t xml:space="preserve"> </w:t>
            </w:r>
          </w:p>
        </w:tc>
        <w:tc>
          <w:tcPr>
            <w:tcW w:w="804" w:type="dxa"/>
            <w:shd w:val="clear" w:color="auto" w:fill="auto"/>
            <w:vAlign w:val="center"/>
          </w:tcPr>
          <w:p w14:paraId="2BDB150E" w14:textId="13E29297" w:rsidR="00817816" w:rsidRPr="00D80AD3" w:rsidRDefault="00817816" w:rsidP="00817816">
            <w:pPr>
              <w:pStyle w:val="CETEquation"/>
            </w:pPr>
            <w:r w:rsidRPr="00D80AD3">
              <w:t>(4)</w:t>
            </w:r>
          </w:p>
        </w:tc>
      </w:tr>
    </w:tbl>
    <w:p w14:paraId="1D93AC9E" w14:textId="300EA080" w:rsidR="00562899" w:rsidRDefault="00562899" w:rsidP="008035D0">
      <w:pPr>
        <w:pStyle w:val="CETBodytext"/>
      </w:pPr>
      <w:r w:rsidRPr="00562899">
        <w:t>It is not always spec</w:t>
      </w:r>
      <w:r>
        <w:t xml:space="preserve">ified how to determine segment </w:t>
      </w:r>
      <m:oMath>
        <m:r>
          <w:rPr>
            <w:rFonts w:ascii="Cambria Math" w:hAnsi="Cambria Math"/>
          </w:rPr>
          <m:t>L</m:t>
        </m:r>
      </m:oMath>
      <w:r w:rsidRPr="00562899">
        <w:t>, a good solution is to identify the stretch between two consecutive shutdown valves.</w:t>
      </w:r>
    </w:p>
    <w:p w14:paraId="150FA62A" w14:textId="4D84CE71" w:rsidR="005151E5" w:rsidRPr="00D80AD3" w:rsidRDefault="005151E5" w:rsidP="008035D0">
      <w:pPr>
        <w:pStyle w:val="CETBodytext"/>
      </w:pPr>
      <w:r w:rsidRPr="00D80AD3">
        <w:t xml:space="preserve">Once </w:t>
      </w:r>
      <m:oMath>
        <m:r>
          <w:rPr>
            <w:rFonts w:ascii="Cambria Math" w:hAnsi="Cambria Math" w:cs="Arial"/>
          </w:rPr>
          <m:t>ψ</m:t>
        </m:r>
      </m:oMath>
      <w:r w:rsidR="008B107A" w:rsidRPr="00D80AD3">
        <w:t xml:space="preserve"> is obtained </w:t>
      </w:r>
      <w:r w:rsidRPr="00D80AD3">
        <w:t xml:space="preserve">through one of </w:t>
      </w:r>
      <w:r w:rsidR="008B107A" w:rsidRPr="00D80AD3">
        <w:t xml:space="preserve">these </w:t>
      </w:r>
      <w:r w:rsidRPr="00D80AD3">
        <w:t xml:space="preserve">two </w:t>
      </w:r>
      <w:r w:rsidR="008B107A" w:rsidRPr="00D80AD3">
        <w:t>approaches</w:t>
      </w:r>
      <w:r w:rsidRPr="00D80AD3">
        <w:t>, the frequency of loss of containment (</w:t>
      </w:r>
      <m:oMath>
        <m:sSub>
          <m:sSubPr>
            <m:ctrlPr>
              <w:rPr>
                <w:rFonts w:ascii="Cambria Math" w:hAnsi="Cambria Math"/>
                <w:i/>
              </w:rPr>
            </m:ctrlPr>
          </m:sSubPr>
          <m:e>
            <m:r>
              <w:rPr>
                <w:rFonts w:ascii="Cambria Math" w:hAnsi="Cambria Math"/>
              </w:rPr>
              <m:t>f</m:t>
            </m:r>
          </m:e>
          <m:sub>
            <m:r>
              <w:rPr>
                <w:rFonts w:ascii="Cambria Math" w:hAnsi="Cambria Math"/>
              </w:rPr>
              <m:t>LOC</m:t>
            </m:r>
          </m:sub>
        </m:sSub>
      </m:oMath>
      <w:r w:rsidRPr="00D80AD3">
        <w:t xml:space="preserve">) associated to the damage induced by </w:t>
      </w:r>
      <w:r w:rsidR="008B107A" w:rsidRPr="00D80AD3">
        <w:t xml:space="preserve">a reference </w:t>
      </w:r>
      <w:r w:rsidRPr="00D80AD3">
        <w:t xml:space="preserve">earthquake may be calculated using </w:t>
      </w:r>
      <w:r w:rsidR="00817816" w:rsidRPr="00D80AD3">
        <w:t>Eq(5</w:t>
      </w:r>
      <w:r w:rsidRPr="00D80AD3">
        <w:t xml:space="preserve">), given a frequency </w:t>
      </w:r>
      <m:oMath>
        <m:r>
          <w:rPr>
            <w:rFonts w:ascii="Cambria Math" w:hAnsi="Cambria Math"/>
          </w:rPr>
          <m:t>f</m:t>
        </m:r>
      </m:oMath>
      <w:r w:rsidRPr="00D80AD3">
        <w:t xml:space="preserve"> for the occurrence of earthquake event having a given intensity.</w:t>
      </w:r>
    </w:p>
    <w:tbl>
      <w:tblPr>
        <w:tblW w:w="5000" w:type="pct"/>
        <w:tblLook w:val="04A0" w:firstRow="1" w:lastRow="0" w:firstColumn="1" w:lastColumn="0" w:noHBand="0" w:noVBand="1"/>
      </w:tblPr>
      <w:tblGrid>
        <w:gridCol w:w="7982"/>
        <w:gridCol w:w="805"/>
      </w:tblGrid>
      <w:tr w:rsidR="005151E5" w:rsidRPr="00D80AD3" w14:paraId="07655B85" w14:textId="77777777" w:rsidTr="005151E5">
        <w:trPr>
          <w:trHeight w:val="451"/>
        </w:trPr>
        <w:tc>
          <w:tcPr>
            <w:tcW w:w="8188" w:type="dxa"/>
            <w:shd w:val="clear" w:color="auto" w:fill="auto"/>
            <w:vAlign w:val="center"/>
          </w:tcPr>
          <w:p w14:paraId="22D1456A" w14:textId="38320379" w:rsidR="005151E5" w:rsidRPr="00D80AD3" w:rsidRDefault="00161AF7" w:rsidP="005151E5">
            <w:pPr>
              <w:pStyle w:val="CETEquation"/>
              <w:rPr>
                <w:rFonts w:cs="Arial"/>
              </w:rPr>
            </w:pPr>
            <m:oMath>
              <m:sSub>
                <m:sSubPr>
                  <m:ctrlPr>
                    <w:rPr>
                      <w:rFonts w:ascii="Cambria Math" w:hAnsi="Cambria Math" w:cs="Arial"/>
                    </w:rPr>
                  </m:ctrlPr>
                </m:sSubPr>
                <m:e>
                  <m:r>
                    <m:rPr>
                      <m:sty m:val="p"/>
                    </m:rPr>
                    <w:rPr>
                      <w:rFonts w:ascii="Cambria Math" w:hAnsi="Cambria Math" w:cs="Arial"/>
                    </w:rPr>
                    <m:t>f</m:t>
                  </m:r>
                </m:e>
                <m:sub>
                  <m:r>
                    <m:rPr>
                      <m:sty m:val="p"/>
                    </m:rPr>
                    <w:rPr>
                      <w:rFonts w:ascii="Cambria Math" w:hAnsi="Cambria Math" w:cs="Arial"/>
                    </w:rPr>
                    <m:t>LOC</m:t>
                  </m:r>
                </m:sub>
              </m:sSub>
              <m:r>
                <m:rPr>
                  <m:sty m:val="p"/>
                </m:rPr>
                <w:rPr>
                  <w:rFonts w:ascii="Cambria Math" w:hAnsi="Cambria Math" w:cs="Arial"/>
                </w:rPr>
                <m:t>=f ψ</m:t>
              </m:r>
            </m:oMath>
            <w:r w:rsidR="005151E5" w:rsidRPr="00D80AD3">
              <w:rPr>
                <w:rFonts w:cs="Arial"/>
              </w:rPr>
              <w:t xml:space="preserve"> </w:t>
            </w:r>
          </w:p>
        </w:tc>
        <w:tc>
          <w:tcPr>
            <w:tcW w:w="815" w:type="dxa"/>
            <w:shd w:val="clear" w:color="auto" w:fill="auto"/>
            <w:vAlign w:val="center"/>
          </w:tcPr>
          <w:p w14:paraId="5160BDFC" w14:textId="38F5D985" w:rsidR="005151E5" w:rsidRPr="00D80AD3" w:rsidRDefault="00817816" w:rsidP="005151E5">
            <w:pPr>
              <w:pStyle w:val="CETEquation"/>
            </w:pPr>
            <w:r w:rsidRPr="00D80AD3">
              <w:t>(5</w:t>
            </w:r>
            <w:r w:rsidR="005151E5" w:rsidRPr="00D80AD3">
              <w:t>)</w:t>
            </w:r>
          </w:p>
        </w:tc>
      </w:tr>
    </w:tbl>
    <w:p w14:paraId="30CA652D" w14:textId="0FE971C8" w:rsidR="007053F8" w:rsidRPr="00D80AD3" w:rsidRDefault="007053F8" w:rsidP="00125517">
      <w:pPr>
        <w:pStyle w:val="CETheadingx"/>
      </w:pPr>
      <w:r w:rsidRPr="00D80AD3">
        <w:t>Input parameters</w:t>
      </w:r>
    </w:p>
    <w:p w14:paraId="673D5C4E" w14:textId="1857E94C" w:rsidR="007053F8" w:rsidRPr="00155F73" w:rsidRDefault="00A152EA" w:rsidP="007053F8">
      <w:pPr>
        <w:pStyle w:val="CETBodytext"/>
      </w:pPr>
      <w:r w:rsidRPr="00D80AD3">
        <w:t xml:space="preserve">The models listed in </w:t>
      </w:r>
      <w:r w:rsidR="00823C05" w:rsidRPr="00D80AD3">
        <w:t xml:space="preserve">Table </w:t>
      </w:r>
      <w:r w:rsidRPr="00D80AD3">
        <w:t xml:space="preserve">2  distinguish </w:t>
      </w:r>
      <w:r w:rsidR="00940D07" w:rsidRPr="00D80AD3">
        <w:t xml:space="preserve">the models only </w:t>
      </w:r>
      <w:r w:rsidRPr="00D80AD3">
        <w:t xml:space="preserve">between </w:t>
      </w:r>
      <w:r w:rsidR="00940D07" w:rsidRPr="00D80AD3">
        <w:t xml:space="preserve">a set applicable to </w:t>
      </w:r>
      <w:r w:rsidRPr="00D80AD3">
        <w:t>continuous</w:t>
      </w:r>
      <w:r w:rsidR="00C36933" w:rsidRPr="00D80AD3">
        <w:t xml:space="preserve"> (CP)</w:t>
      </w:r>
      <w:r w:rsidR="003B787F" w:rsidRPr="00D80AD3">
        <w:t xml:space="preserve"> </w:t>
      </w:r>
      <w:r w:rsidR="00940D07" w:rsidRPr="00D80AD3">
        <w:t>pipeline and one to</w:t>
      </w:r>
      <w:r w:rsidR="003B787F" w:rsidRPr="00D80AD3">
        <w:t xml:space="preserve"> segmented </w:t>
      </w:r>
      <w:r w:rsidR="00C36933" w:rsidRPr="00D80AD3">
        <w:t xml:space="preserve">(SP) </w:t>
      </w:r>
      <w:r w:rsidR="003B787F" w:rsidRPr="00D80AD3">
        <w:t>pipe</w:t>
      </w:r>
      <w:r w:rsidR="002D3092" w:rsidRPr="00D80AD3">
        <w:t>line</w:t>
      </w:r>
      <w:r w:rsidR="003B787F" w:rsidRPr="00D80AD3">
        <w:t xml:space="preserve">s (see </w:t>
      </w:r>
      <w:r w:rsidR="003B787F" w:rsidRPr="00D80AD3">
        <w:fldChar w:fldCharType="begin"/>
      </w:r>
      <w:r w:rsidR="003B787F" w:rsidRPr="00D80AD3">
        <w:instrText xml:space="preserve"> ADDIN ZOTERO_ITEM CSL_CITATION {"citationID":"XpyFnMN5","properties":{"formattedCitation":"(Lanzano et al., 2014)","plainCitation":"(Lanzano et al., 2014)","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sidR="003B787F" w:rsidRPr="00D80AD3">
        <w:fldChar w:fldCharType="separate"/>
      </w:r>
      <w:r w:rsidR="003B787F" w:rsidRPr="00D80AD3">
        <w:rPr>
          <w:noProof/>
        </w:rPr>
        <w:t>(Lanzano et al., 2014)</w:t>
      </w:r>
      <w:r w:rsidR="003B787F" w:rsidRPr="00D80AD3">
        <w:fldChar w:fldCharType="end"/>
      </w:r>
      <w:r w:rsidR="003B787F" w:rsidRPr="00D80AD3">
        <w:t xml:space="preserve"> </w:t>
      </w:r>
      <w:r w:rsidRPr="00D80AD3">
        <w:t>for more details</w:t>
      </w:r>
      <w:r w:rsidR="00643A25" w:rsidRPr="00D80AD3">
        <w:t xml:space="preserve"> on this classification</w:t>
      </w:r>
      <w:r w:rsidRPr="00D80AD3">
        <w:t>)</w:t>
      </w:r>
      <w:r w:rsidR="00940D07" w:rsidRPr="00D80AD3">
        <w:t>. In addition, it should be noted that</w:t>
      </w:r>
      <w:r w:rsidRPr="00D80AD3">
        <w:t xml:space="preserve"> </w:t>
      </w:r>
      <w:r w:rsidR="003B787F" w:rsidRPr="00D80AD3">
        <w:fldChar w:fldCharType="begin"/>
      </w:r>
      <w:r w:rsidR="003B787F" w:rsidRPr="00D80AD3">
        <w:instrText xml:space="preserve"> ADDIN ZOTERO_ITEM CSL_CITATION {"citationID":"E4eMLWxy","properties":{"formattedCitation":"(Lanzano et al., 2013)","plainCitation":"(Lanzano et al., 2013)","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sidR="003B787F" w:rsidRPr="00D80AD3">
        <w:fldChar w:fldCharType="separate"/>
      </w:r>
      <w:r w:rsidR="003B787F" w:rsidRPr="00D80AD3">
        <w:rPr>
          <w:noProof/>
        </w:rPr>
        <w:t>(Lanzano et al., 2013)</w:t>
      </w:r>
      <w:r w:rsidR="003B787F" w:rsidRPr="00D80AD3">
        <w:fldChar w:fldCharType="end"/>
      </w:r>
      <w:r w:rsidR="003B787F" w:rsidRPr="00D80AD3">
        <w:t xml:space="preserve"> </w:t>
      </w:r>
      <w:r w:rsidRPr="00D80AD3">
        <w:t xml:space="preserve">restricts the </w:t>
      </w:r>
      <w:r w:rsidR="00940D07" w:rsidRPr="00D80AD3">
        <w:t xml:space="preserve">applicability of their curves </w:t>
      </w:r>
      <w:r w:rsidRPr="00D80AD3">
        <w:t>to natural gas pipes</w:t>
      </w:r>
      <w:r w:rsidR="00643A25" w:rsidRPr="00D80AD3">
        <w:t>,</w:t>
      </w:r>
      <w:r w:rsidRPr="00D80AD3">
        <w:t xml:space="preserve"> and</w:t>
      </w:r>
      <w:r w:rsidR="00643A25" w:rsidRPr="00D80AD3">
        <w:t>,</w:t>
      </w:r>
      <w:r w:rsidRPr="00D80AD3">
        <w:t xml:space="preserve"> if desired</w:t>
      </w:r>
      <w:r w:rsidR="00643A25" w:rsidRPr="00D80AD3">
        <w:t>,</w:t>
      </w:r>
      <w:r w:rsidRPr="00D80AD3">
        <w:t xml:space="preserve"> one can discern according to the pipe</w:t>
      </w:r>
      <w:r w:rsidR="003B787F" w:rsidRPr="00D80AD3">
        <w:t>line</w:t>
      </w:r>
      <w:r w:rsidRPr="00D80AD3">
        <w:t xml:space="preserve"> diameter. </w:t>
      </w:r>
      <w:r w:rsidR="00940D07" w:rsidRPr="00D80AD3">
        <w:t xml:space="preserve">On the contrary, </w:t>
      </w:r>
      <w:r w:rsidRPr="00D80AD3">
        <w:t xml:space="preserve">those in </w:t>
      </w:r>
      <w:r w:rsidR="00902829" w:rsidRPr="00D80AD3">
        <w:t xml:space="preserve">Table </w:t>
      </w:r>
      <w:r w:rsidRPr="00D80AD3">
        <w:t>1 often define specific coefficients according to</w:t>
      </w:r>
      <w:r w:rsidR="00940D07" w:rsidRPr="00D80AD3">
        <w:t xml:space="preserve"> pipeline</w:t>
      </w:r>
      <w:r w:rsidRPr="00D80AD3">
        <w:t xml:space="preserve"> material, t</w:t>
      </w:r>
      <w:r w:rsidR="003B787F" w:rsidRPr="00D80AD3">
        <w:t>ype of joint and type of soil.</w:t>
      </w:r>
      <w:r w:rsidR="00155F73" w:rsidRPr="00D80AD3">
        <w:t xml:space="preserve"> For </w:t>
      </w:r>
      <w:r w:rsidR="002C2703" w:rsidRPr="00D80AD3">
        <w:t xml:space="preserve">what concerns </w:t>
      </w:r>
      <w:r w:rsidR="00155F73" w:rsidRPr="00D80AD3">
        <w:t>the seismic intensity</w:t>
      </w:r>
      <w:r w:rsidR="00F80D99" w:rsidRPr="00D80AD3">
        <w:t>,</w:t>
      </w:r>
      <w:r w:rsidR="00155F73" w:rsidRPr="00D80AD3">
        <w:t xml:space="preserve"> </w:t>
      </w:r>
      <w:r w:rsidR="002C2703" w:rsidRPr="00D80AD3">
        <w:t xml:space="preserve">as can be noticed from Table 1 and Table 2, </w:t>
      </w:r>
      <w:r w:rsidR="00155F73" w:rsidRPr="00D80AD3">
        <w:t xml:space="preserve">the most common </w:t>
      </w:r>
      <w:r w:rsidR="002C2703" w:rsidRPr="00D80AD3">
        <w:t xml:space="preserve">parameters adopted </w:t>
      </w:r>
      <w:r w:rsidR="00155F73" w:rsidRPr="00D80AD3">
        <w:t xml:space="preserve">are </w:t>
      </w:r>
      <w:r w:rsidR="002C2703" w:rsidRPr="00D80AD3">
        <w:t xml:space="preserve">the </w:t>
      </w:r>
      <w:r w:rsidR="00155F73" w:rsidRPr="00D80AD3">
        <w:t>peak ground acceleration</w:t>
      </w:r>
      <w:r w:rsidR="002C2703" w:rsidRPr="00D80AD3">
        <w:t xml:space="preserve"> (PGA)</w:t>
      </w:r>
      <w:r w:rsidR="00155F73" w:rsidRPr="00D80AD3">
        <w:t xml:space="preserve">, </w:t>
      </w:r>
      <w:r w:rsidR="002C2703" w:rsidRPr="00D80AD3">
        <w:t xml:space="preserve">the </w:t>
      </w:r>
      <w:r w:rsidR="00155F73" w:rsidRPr="00D80AD3">
        <w:t>peak ground velocity</w:t>
      </w:r>
      <w:r w:rsidR="002C2703" w:rsidRPr="00D80AD3">
        <w:t xml:space="preserve"> (PGV)</w:t>
      </w:r>
      <w:r w:rsidR="00155F73" w:rsidRPr="00D80AD3">
        <w:t xml:space="preserve">, </w:t>
      </w:r>
      <w:r w:rsidR="002C2703" w:rsidRPr="00D80AD3">
        <w:t xml:space="preserve">the </w:t>
      </w:r>
      <w:r w:rsidR="00155F73" w:rsidRPr="00D80AD3">
        <w:t xml:space="preserve">peak ground displacement </w:t>
      </w:r>
      <w:r w:rsidR="002C2703" w:rsidRPr="00D80AD3">
        <w:t xml:space="preserve">(PGD) </w:t>
      </w:r>
      <w:r w:rsidR="00155F73" w:rsidRPr="00D80AD3">
        <w:t xml:space="preserve">and </w:t>
      </w:r>
      <w:r w:rsidR="002C2703" w:rsidRPr="00D80AD3">
        <w:t xml:space="preserve">the </w:t>
      </w:r>
      <w:r w:rsidR="00155F73" w:rsidRPr="00D80AD3">
        <w:t>Modified Mercalli Intensity</w:t>
      </w:r>
      <w:r w:rsidR="002C2703" w:rsidRPr="00D80AD3">
        <w:t xml:space="preserve"> (MMI)</w:t>
      </w:r>
      <w:r w:rsidR="00E34AE0" w:rsidRPr="00D80AD3">
        <w:t xml:space="preserve">. </w:t>
      </w:r>
      <w:r w:rsidR="002C2703" w:rsidRPr="00D80AD3">
        <w:t xml:space="preserve">Among the parameters listed, the MMI is used the least since its </w:t>
      </w:r>
      <w:r w:rsidR="00E34AE0" w:rsidRPr="00D80AD3">
        <w:t>definition is not objective</w:t>
      </w:r>
      <w:r w:rsidR="002C2703" w:rsidRPr="00D80AD3">
        <w:t xml:space="preserve"> and </w:t>
      </w:r>
      <w:r w:rsidR="00E34AE0" w:rsidRPr="00D80AD3">
        <w:t xml:space="preserve">it is not easy to accurately predict pipeline damage </w:t>
      </w:r>
      <w:r w:rsidR="002C2703" w:rsidRPr="00D80AD3">
        <w:t xml:space="preserve">on its basis </w:t>
      </w:r>
      <w:r w:rsidR="0007580A" w:rsidRPr="00D80AD3">
        <w:fldChar w:fldCharType="begin"/>
      </w:r>
      <w:r w:rsidR="003C18AB" w:rsidRPr="00D80AD3">
        <w:instrText xml:space="preserve"> ADDIN ZOTERO_ITEM CSL_CITATION {"citationID":"14LCosNZ","properties":{"formattedCitation":"(Tsinidis et al., 2019)","plainCitation":"(Tsinidis et al., 2019)","noteIndex":0},"citationItems":[{"id":97,"uris":["http://zotero.org/users/4541420/items/DA43A2TQ"],"uri":["http://zotero.org/users/4541420/items/DA43A2TQ"],"itemData":{"id":97,"type":"article-journal","container-title":"Tunnelling and Underground Space Technology","DOI":"10.1016/j.tust.2019.01.025","ISSN":"08867798","journalAbbreviation":"Tunnelling and Underground Space Technology","language":"en","page":"279-296","source":"DOI.org (Crossref)","title":"A critical review on the vulnerability assessment of natural gas pipelines subjected to seismic wave propagation. Part 1: Fragility relations and implemented seismic intensity measures","title-short":"A critical review on the vulnerability assessment of natural gas pipelines subjected to seismic wave propagation. Part 1","volume":"86","author":[{"family":"Tsinidis","given":"Grigorios"},{"family":"Di Sarno","given":"Luigi"},{"family":"Sextos","given":"Anastasios"},{"family":"Furtner","given":"Peter"}],"issued":{"date-parts":[["2019",4]]}}}],"schema":"https://github.com/citation-style-language/schema/raw/master/csl-citation.json"} </w:instrText>
      </w:r>
      <w:r w:rsidR="0007580A" w:rsidRPr="00D80AD3">
        <w:fldChar w:fldCharType="separate"/>
      </w:r>
      <w:r w:rsidR="003C18AB" w:rsidRPr="00D80AD3">
        <w:rPr>
          <w:noProof/>
        </w:rPr>
        <w:t>(Tsinidis et al., 2019)</w:t>
      </w:r>
      <w:r w:rsidR="0007580A" w:rsidRPr="00D80AD3">
        <w:fldChar w:fldCharType="end"/>
      </w:r>
      <w:r w:rsidR="00E34AE0" w:rsidRPr="00D80AD3">
        <w:t>.</w:t>
      </w:r>
      <w:r w:rsidR="002829BF" w:rsidRPr="00D80AD3">
        <w:t xml:space="preserve"> The other three parameters or combinations of them are very common</w:t>
      </w:r>
      <w:r w:rsidR="00526AA8" w:rsidRPr="00D80AD3">
        <w:t>,</w:t>
      </w:r>
      <w:r w:rsidR="002829BF" w:rsidRPr="00D80AD3">
        <w:t xml:space="preserve"> and the PGA is particularly easy to find from the hazard maps provided by the authorities</w:t>
      </w:r>
      <w:r w:rsidR="00526AA8" w:rsidRPr="00D80AD3">
        <w:t xml:space="preserve"> (e.g., see </w:t>
      </w:r>
      <w:r w:rsidR="00061504" w:rsidRPr="00D80AD3">
        <w:fldChar w:fldCharType="begin"/>
      </w:r>
      <w:r w:rsidR="00BE1422" w:rsidRPr="00D80AD3">
        <w:instrText xml:space="preserve"> ADDIN ZOTERO_ITEM CSL_CITATION {"citationID":"2ZYgcrFQ","properties":{"formattedCitation":"(Woessner et al., 2015)","plainCitation":"(Woessner et al., 2015)","noteIndex":0},"citationItems":[{"id":204,"uris":["http://zotero.org/users/4541420/items/GA6XELST"],"uri":["http://zotero.org/users/4541420/items/GA6XELST"],"itemData":{"id":204,"type":"article-journal","container-title":"Bulletin of Earthquake Engineering","DOI":"10.1007/s10518-015-9795-1","ISSN":"1570-761X, 1573-1456","issue":"12","journalAbbreviation":"Bull Earthquake Eng","language":"en","page":"3553-3596","source":"DOI.org (Crossref)","title":"The 2013 European Seismic Hazard Model: key components and results","title-short":"The 2013 European Seismic Hazard Model","volume":"13","author":[{"family":"Woessner","given":"Jochen"},{"family":"Laurentiu","given":"Danciu"},{"family":"Giardini","given":"Domenico"},{"family":"Crowley","given":"Helen"},{"family":"Cotton","given":"Fabrice"},{"family":"Grünthal","given":"Gottfried"},{"family":"Valensise","given":"Gianluca"},{"family":"Arvidsson","given":"Ronald"},{"family":"Basili","given":"Roberto"},{"family":"Demircioglu","given":"Mine Betül"},{"family":"Hiemer","given":"Stefan"},{"family":"Meletti","given":"Carlo"},{"family":"Musson","given":"Roger W."},{"family":"Rovida","given":"Andrea N."},{"family":"Sesetyan","given":"Karin"},{"family":"Stucchi","given":"Massimiliano"}],"issued":{"date-parts":[["2015",12]]}}}],"schema":"https://github.com/citation-style-language/schema/raw/master/csl-citation.json"} </w:instrText>
      </w:r>
      <w:r w:rsidR="00061504" w:rsidRPr="00D80AD3">
        <w:fldChar w:fldCharType="separate"/>
      </w:r>
      <w:r w:rsidR="00BE1422" w:rsidRPr="00D80AD3">
        <w:rPr>
          <w:noProof/>
        </w:rPr>
        <w:t>(Woessner et al., 2015)</w:t>
      </w:r>
      <w:r w:rsidR="00061504" w:rsidRPr="00D80AD3">
        <w:fldChar w:fldCharType="end"/>
      </w:r>
      <w:r w:rsidR="00061504" w:rsidRPr="00D80AD3">
        <w:t>)</w:t>
      </w:r>
      <w:r w:rsidR="002829BF" w:rsidRPr="00D80AD3">
        <w:t>.</w:t>
      </w:r>
      <w:r w:rsidR="00463016" w:rsidRPr="00D80AD3">
        <w:t xml:space="preserve"> </w:t>
      </w:r>
      <w:r w:rsidR="00CC52B4" w:rsidRPr="00D80AD3">
        <w:t xml:space="preserve">A detailed discussion </w:t>
      </w:r>
      <w:r w:rsidR="00141620" w:rsidRPr="00D80AD3">
        <w:t xml:space="preserve">on this point </w:t>
      </w:r>
      <w:r w:rsidR="00CC52B4" w:rsidRPr="00D80AD3">
        <w:t xml:space="preserve">can be found in </w:t>
      </w:r>
      <w:r w:rsidR="00CC52B4" w:rsidRPr="00D80AD3">
        <w:fldChar w:fldCharType="begin"/>
      </w:r>
      <w:r w:rsidR="00CC52B4" w:rsidRPr="00D80AD3">
        <w:instrText xml:space="preserve"> ADDIN ZOTERO_ITEM CSL_CITATION {"citationID":"SeRXK1tF","properties":{"formattedCitation":"(Pineda-Porras and Najafi, 2010)","plainCitation":"(Pineda-Porras and Najafi, 2010)","noteIndex":0},"citationItems":[{"id":95,"uris":["http://zotero.org/users/4541420/items/FA8MHIZD"],"uri":["http://zotero.org/users/4541420/items/FA8MHIZD"],"itemData":{"id":95,"type":"article-journal","container-title":"Journal of Pipeline Systems Engineering and Practice","DOI":"10.1061/(ASCE)PS.1949-1204.0000042","ISSN":"1949-1190, 1949-1204","issue":"1","journalAbbreviation":"J. Pipeline Syst. Eng. Pract.","language":"en","page":"19-24","source":"DOI.org (Crossref)","title":"Seismic Damage Estimation for Buried Pipelines: Challenges after Three Decades of Progress","title-short":"Seismic Damage Estimation for Buried Pipelines","volume":"1","author":[{"family":"Pineda-Porras","given":"Omar"},{"family":"Najafi","given":"Mohammad"}],"issued":{"date-parts":[["2010",2]]}}}],"schema":"https://github.com/citation-style-language/schema/raw/master/csl-citation.json"} </w:instrText>
      </w:r>
      <w:r w:rsidR="00CC52B4" w:rsidRPr="00D80AD3">
        <w:fldChar w:fldCharType="separate"/>
      </w:r>
      <w:r w:rsidR="00CC52B4" w:rsidRPr="00D80AD3">
        <w:rPr>
          <w:noProof/>
        </w:rPr>
        <w:t>(Pineda-Porras and Najafi, 2010)</w:t>
      </w:r>
      <w:r w:rsidR="00CC52B4" w:rsidRPr="00D80AD3">
        <w:fldChar w:fldCharType="end"/>
      </w:r>
      <w:r w:rsidR="00CC52B4" w:rsidRPr="00D80AD3">
        <w:t xml:space="preserve">. </w:t>
      </w:r>
      <w:r w:rsidR="00463016" w:rsidRPr="00D80AD3">
        <w:t xml:space="preserve">A final comment is given regarding the type of ground movement, </w:t>
      </w:r>
      <w:r w:rsidR="00141620" w:rsidRPr="00D80AD3">
        <w:t xml:space="preserve">since </w:t>
      </w:r>
      <w:r w:rsidR="00463016" w:rsidRPr="00D80AD3">
        <w:t xml:space="preserve">it is usual to distinguish between strong ground shaking </w:t>
      </w:r>
      <w:r w:rsidR="00D0369C" w:rsidRPr="00D80AD3">
        <w:t xml:space="preserve">(SGS) </w:t>
      </w:r>
      <w:r w:rsidR="00463016" w:rsidRPr="00D80AD3">
        <w:t>(i.e.</w:t>
      </w:r>
      <w:r w:rsidR="00567227" w:rsidRPr="00D80AD3">
        <w:t>,</w:t>
      </w:r>
      <w:r w:rsidR="00463016" w:rsidRPr="00D80AD3">
        <w:t xml:space="preserve"> soil deformation, which surrounds the pipeline, without breaks or ruptures in the soil depending on the earthquake intensity) and ground failure </w:t>
      </w:r>
      <w:r w:rsidR="00D0369C" w:rsidRPr="00D80AD3">
        <w:t xml:space="preserve">(GF) </w:t>
      </w:r>
      <w:r w:rsidR="00463016" w:rsidRPr="00D80AD3">
        <w:t>(</w:t>
      </w:r>
      <w:r w:rsidR="00D0369C" w:rsidRPr="00D80AD3">
        <w:t xml:space="preserve">i.e., </w:t>
      </w:r>
      <w:r w:rsidR="00463016" w:rsidRPr="00D80AD3">
        <w:t>phenomenon in which the surrounding soil is affected by failure phenomena caused by the earthquake).</w:t>
      </w:r>
    </w:p>
    <w:p w14:paraId="6F569274" w14:textId="75AE5C6F" w:rsidR="007053F8" w:rsidRPr="00D80AD3" w:rsidRDefault="007053F8" w:rsidP="00125517">
      <w:pPr>
        <w:pStyle w:val="CETheadingx"/>
      </w:pPr>
      <w:r>
        <w:t xml:space="preserve">Damage </w:t>
      </w:r>
      <w:r w:rsidRPr="00D80AD3">
        <w:t>states and risk states</w:t>
      </w:r>
    </w:p>
    <w:p w14:paraId="34A02E33" w14:textId="4E56D232" w:rsidR="005151E5" w:rsidRPr="00A05E77" w:rsidRDefault="00141620" w:rsidP="008035D0">
      <w:pPr>
        <w:pStyle w:val="CETBodytext"/>
      </w:pPr>
      <w:r w:rsidRPr="00D80AD3">
        <w:t>As said, t</w:t>
      </w:r>
      <w:r w:rsidR="00966602" w:rsidRPr="00D80AD3">
        <w:t>he m</w:t>
      </w:r>
      <w:r w:rsidR="007460EE" w:rsidRPr="00D80AD3">
        <w:t xml:space="preserve">odels based on </w:t>
      </w:r>
      <w:r w:rsidR="00966602" w:rsidRPr="00D80AD3">
        <w:t xml:space="preserve">the </w:t>
      </w:r>
      <w:r w:rsidR="00966602" w:rsidRPr="00D80AD3">
        <w:rPr>
          <w:i/>
          <w:iCs/>
        </w:rPr>
        <w:t>RR</w:t>
      </w:r>
      <w:r w:rsidR="00966602" w:rsidRPr="00D80AD3">
        <w:t xml:space="preserve"> </w:t>
      </w:r>
      <w:r w:rsidR="007460EE" w:rsidRPr="00D80AD3">
        <w:t xml:space="preserve">associate </w:t>
      </w:r>
      <w:r w:rsidR="00966602" w:rsidRPr="00D80AD3">
        <w:t xml:space="preserve">the </w:t>
      </w:r>
      <w:r w:rsidR="007460EE" w:rsidRPr="00D80AD3">
        <w:t xml:space="preserve">damage with the number of repairs needed to return to operation. The only available recommendation to define the expected damage level on the pipeline for these models is provided by </w:t>
      </w:r>
      <w:r w:rsidR="00C7684D">
        <w:fldChar w:fldCharType="begin"/>
      </w:r>
      <w:r w:rsidR="00C7684D">
        <w:instrText xml:space="preserve"> ADDIN ZOTERO_ITEM CSL_CITATION {"citationID":"4DbKTKwB","properties":{"formattedCitation":"(FEMA, 2020)","plainCitation":"(FEMA, 2020)","noteIndex":0},"citationItems":[{"id":75,"uris":["http://zotero.org/users/4541420/items/L3F6MHW6"],"uri":["http://zotero.org/users/4541420/items/L3F6MHW6"],"itemData":{"id":75,"type":"article","title":"Hazus Earthquake Model Technical Manual 4.2","URL":"https://www.fema.gov/flood-maps/tools-resources/flood-map-products/hazus/user-technical-manuals","author":[{"literal":"FEMA"}],"issued":{"date-parts":[["2020"]]}}}],"schema":"https://github.com/citation-style-language/schema/raw/master/csl-citation.json"} </w:instrText>
      </w:r>
      <w:r w:rsidR="00C7684D">
        <w:fldChar w:fldCharType="separate"/>
      </w:r>
      <w:r w:rsidR="00C7684D">
        <w:rPr>
          <w:noProof/>
        </w:rPr>
        <w:t>(FEMA, 2020)</w:t>
      </w:r>
      <w:r w:rsidR="00C7684D">
        <w:fldChar w:fldCharType="end"/>
      </w:r>
      <w:r w:rsidR="00C7684D">
        <w:t xml:space="preserve">. </w:t>
      </w:r>
      <w:r w:rsidR="007460EE" w:rsidRPr="00D80AD3">
        <w:t xml:space="preserve">It assumes that damage due to seismic waves consists of 80% leaks and 20% breaks, while damage due to ground failure consists of 20% leaks and 80% breaks. This method does not provide a complete definition and needs to be further verified </w:t>
      </w:r>
      <w:r w:rsidR="007460EE" w:rsidRPr="00D80AD3">
        <w:fldChar w:fldCharType="begin"/>
      </w:r>
      <w:r w:rsidR="007460EE" w:rsidRPr="00D80AD3">
        <w:instrText xml:space="preserve"> ADDIN ZOTERO_ITEM CSL_CITATION {"citationID":"Cytcdy9u","properties":{"formattedCitation":"(Moschonas et al., 2014)","plainCitation":"(Moschonas et al., 2014)","noteIndex":0},"citationItems":[{"id":82,"uris":["http://zotero.org/users/4541420/items/NI7FQ6KF"],"uri":["http://zotero.org/users/4541420/items/NI7FQ6KF"],"itemData":{"id":82,"type":"paper-conference","abstract":"In the present work a methodology for the derivation of fragility curves for various types of industrial spherical pressure vessels is developed on the basis of static nonlinear (pushover) analysis. Damage states are defined considering only damage developed at the supporting structure and they are quantified using the displacement of the vessel as the damage parameter. The probability density function is idealised as lognormal. The methodology is applied to two pressure vessels categories, designed without and with braces in their column support system and from the derived pushover curves it is found that the failure of the vessel is caused by the local buckling of critical column sections. Then, the effect of braces on the vessel response is investigated, concluding that bracing increases significantly the stiffness and strength of the overall system, while the stiffeners placed at their connections to columns increase significantly their ultimate ductility. Additionally, the effect of the column section classification on the response of spherical pressure vessels is also investigated. Finally, representative fragility curves for each pressure vessel category are derived and it is found that braces reduce the fragility of the pressure vessel and provide a significant safety margin against high levels of damage, becoming more effective at progressively higher damage states.","title":"Investigation of seismic vulnerability of industrial pressure vessels","URL":"https://www.researchgate.net/publication/298421224_Investigation_of_seismic_vulnerability_of_industrial_pressure_vessels","author":[{"family":"Moschonas","given":"Ioannis Fotios"},{"family":"Karakostas","given":"Christos"},{"family":"Lekidis","given":"Vassilios"},{"family":"Papadopoulos","given":"Savvas P"}],"issued":{"date-parts":[["2014"]]}}}],"schema":"https://github.com/citation-style-language/schema/raw/master/csl-citation.json"} </w:instrText>
      </w:r>
      <w:r w:rsidR="007460EE" w:rsidRPr="00D80AD3">
        <w:fldChar w:fldCharType="separate"/>
      </w:r>
      <w:r w:rsidR="007460EE" w:rsidRPr="00D80AD3">
        <w:rPr>
          <w:noProof/>
        </w:rPr>
        <w:t>(Moschonas et al., 2014)</w:t>
      </w:r>
      <w:r w:rsidR="007460EE" w:rsidRPr="00D80AD3">
        <w:fldChar w:fldCharType="end"/>
      </w:r>
      <w:r w:rsidR="007460EE" w:rsidRPr="00D80AD3">
        <w:t xml:space="preserve">. </w:t>
      </w:r>
      <w:r w:rsidR="003D0F80" w:rsidRPr="00D80AD3">
        <w:t>W</w:t>
      </w:r>
      <w:r w:rsidR="00871114" w:rsidRPr="00D80AD3">
        <w:t>hereas the other type of model (</w:t>
      </w:r>
      <w:r w:rsidR="00902829" w:rsidRPr="00D80AD3">
        <w:t xml:space="preserve">Table </w:t>
      </w:r>
      <w:r w:rsidR="00871114" w:rsidRPr="00D80AD3">
        <w:t xml:space="preserve">2) adopts a strategy that provide a damage probability not for a single failure mode but </w:t>
      </w:r>
      <w:r w:rsidR="003543C1" w:rsidRPr="00D80AD3">
        <w:t>according to a damage state</w:t>
      </w:r>
      <w:r w:rsidR="00871114" w:rsidRPr="00D80AD3">
        <w:t xml:space="preserve"> classification that describes the generic structural damage and its reparability.</w:t>
      </w:r>
      <w:r w:rsidR="00C47B6C" w:rsidRPr="00D80AD3">
        <w:t xml:space="preserve"> </w:t>
      </w:r>
      <w:r w:rsidR="008128C2" w:rsidRPr="00D80AD3">
        <w:t>There are three classes: DS0,</w:t>
      </w:r>
      <w:r w:rsidR="00C51B53" w:rsidRPr="00D80AD3">
        <w:t xml:space="preserve"> investigated </w:t>
      </w:r>
      <w:r w:rsidR="00D066D0" w:rsidRPr="00D80AD3">
        <w:t>sections with negligible damage or</w:t>
      </w:r>
      <w:r w:rsidR="00C51B53" w:rsidRPr="00D80AD3">
        <w:t xml:space="preserve"> pipe buckling; DS1, longitud</w:t>
      </w:r>
      <w:r w:rsidR="00D066D0" w:rsidRPr="00D80AD3">
        <w:t xml:space="preserve">inal and </w:t>
      </w:r>
      <w:r w:rsidR="00D066D0" w:rsidRPr="00D80AD3">
        <w:lastRenderedPageBreak/>
        <w:t>circumferential cracks or</w:t>
      </w:r>
      <w:r w:rsidR="00C51B53" w:rsidRPr="00D80AD3">
        <w:t xml:space="preserve"> compression joint break; DS2, tension </w:t>
      </w:r>
      <w:r w:rsidR="00D066D0" w:rsidRPr="00D80AD3">
        <w:t>cracks for continuous pipelines or</w:t>
      </w:r>
      <w:r w:rsidR="00C51B53" w:rsidRPr="00D80AD3">
        <w:t xml:space="preserve"> joint loosening in the segmented pipelines. </w:t>
      </w:r>
      <w:r w:rsidR="003543C1" w:rsidRPr="00D80AD3">
        <w:t xml:space="preserve">For the purpose of </w:t>
      </w:r>
      <w:r w:rsidR="007C524E" w:rsidRPr="00D80AD3">
        <w:t>QRA</w:t>
      </w:r>
      <w:r w:rsidR="003543C1" w:rsidRPr="00D80AD3">
        <w:t xml:space="preserve">, it was found that it would be more useful to relate the probability of damage to the release of the hazardous substance and thus to the severity of the final accidental scenario </w:t>
      </w:r>
      <w:r w:rsidR="003543C1" w:rsidRPr="00D80AD3">
        <w:fldChar w:fldCharType="begin"/>
      </w:r>
      <w:r w:rsidR="003543C1" w:rsidRPr="00D80AD3">
        <w:instrText xml:space="preserve"> ADDIN ZOTERO_ITEM CSL_CITATION {"citationID":"OHw2O120","properties":{"formattedCitation":"(Fabbrocino et al., 2005)","plainCitation":"(Fabbrocino et al., 2005)","noteIndex":0},"citationItems":[{"id":88,"uris":["http://zotero.org/users/4541420/items/UZF7SP6G"],"uri":["http://zotero.org/users/4541420/items/UZF7SP6G"],"itemData":{"id":88,"type":"article-journal","container-title":"Journal of Hazardous Materials","DOI":"10.1016/j.jhazmat.2005.04.015","ISSN":"03043894","issue":"1-3","journalAbbreviation":"Journal of Hazardous Materials","language":"en","page":"61-69","source":"DOI.org (Crossref)","title":"Quantitative risk analysis of oil storage facilities in seismic areas","volume":"123","author":[{"family":"Fabbrocino","given":"Giovanni"},{"family":"Iervolino","given":"Iunio"},{"family":"Orlando","given":"Francesca"},{"family":"Salzano","given":"Ernesto"}],"issued":{"date-parts":[["2005",8]]}}}],"schema":"https://github.com/citation-style-language/schema/raw/master/csl-citation.json"} </w:instrText>
      </w:r>
      <w:r w:rsidR="003543C1" w:rsidRPr="00D80AD3">
        <w:fldChar w:fldCharType="separate"/>
      </w:r>
      <w:r w:rsidR="003543C1" w:rsidRPr="00D80AD3">
        <w:rPr>
          <w:noProof/>
        </w:rPr>
        <w:t>(Fabbrocino et al., 2005)</w:t>
      </w:r>
      <w:r w:rsidR="003543C1" w:rsidRPr="00D80AD3">
        <w:fldChar w:fldCharType="end"/>
      </w:r>
      <w:r w:rsidR="003543C1" w:rsidRPr="00D80AD3">
        <w:t xml:space="preserve">. </w:t>
      </w:r>
      <w:r w:rsidR="006A2BB6" w:rsidRPr="00D80AD3">
        <w:t>For</w:t>
      </w:r>
      <w:r w:rsidR="006A2BB6" w:rsidRPr="006A2BB6">
        <w:t xml:space="preserve"> this reason, a second classification into risk states </w:t>
      </w:r>
      <w:r w:rsidR="0060289D">
        <w:t xml:space="preserve">(RS) </w:t>
      </w:r>
      <w:r w:rsidR="006A2BB6" w:rsidRPr="006A2BB6">
        <w:t xml:space="preserve">has been devised which makes it possible to discern </w:t>
      </w:r>
      <w:r w:rsidR="006A2BB6">
        <w:t>among</w:t>
      </w:r>
      <w:r w:rsidR="006A2BB6" w:rsidRPr="006A2BB6">
        <w:t xml:space="preserve"> failure</w:t>
      </w:r>
      <w:r w:rsidR="0060289D">
        <w:t>s</w:t>
      </w:r>
      <w:r w:rsidR="006A2BB6" w:rsidRPr="006A2BB6">
        <w:t xml:space="preserve"> leading to a negligible loss, medium scale loss or the loss of the entire content.</w:t>
      </w:r>
      <w:r w:rsidR="006A2BB6">
        <w:t xml:space="preserve"> </w:t>
      </w:r>
      <w:r w:rsidR="0060289D">
        <w:t>The definition of RS depend</w:t>
      </w:r>
      <w:r w:rsidR="000515E9">
        <w:t>s</w:t>
      </w:r>
      <w:r w:rsidR="0060289D">
        <w:t xml:space="preserve"> also on </w:t>
      </w:r>
      <w:r w:rsidR="000515E9">
        <w:t xml:space="preserve">factors as </w:t>
      </w:r>
      <w:r w:rsidR="0060289D">
        <w:t>the physical state of the substance carried by the pipeline</w:t>
      </w:r>
      <w:r w:rsidR="000515E9">
        <w:t xml:space="preserve">, as discussed in </w:t>
      </w:r>
      <w:r w:rsidR="006A2BB6">
        <w:fldChar w:fldCharType="begin"/>
      </w:r>
      <w:r w:rsidR="006A2BB6">
        <w:instrText xml:space="preserve"> ADDIN ZOTERO_ITEM CSL_CITATION {"citationID":"VbmjzyKQ","properties":{"formattedCitation":"(Lanzano et al., 2014)","plainCitation":"(Lanzano et al., 2014)","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sidR="006A2BB6">
        <w:fldChar w:fldCharType="separate"/>
      </w:r>
      <w:r w:rsidR="006A2BB6">
        <w:rPr>
          <w:noProof/>
        </w:rPr>
        <w:t>(Lanzano et al., 2014)</w:t>
      </w:r>
      <w:r w:rsidR="006A2BB6">
        <w:fldChar w:fldCharType="end"/>
      </w:r>
      <w:r w:rsidR="006A2BB6">
        <w:t>.</w:t>
      </w:r>
    </w:p>
    <w:p w14:paraId="6794513C" w14:textId="53380F23" w:rsidR="000C25CD" w:rsidRDefault="00A708EE" w:rsidP="000C25CD">
      <w:pPr>
        <w:pStyle w:val="CETHeading1"/>
        <w:tabs>
          <w:tab w:val="right" w:pos="7100"/>
        </w:tabs>
        <w:jc w:val="both"/>
        <w:rPr>
          <w:lang w:val="en-GB"/>
        </w:rPr>
      </w:pPr>
      <w:r>
        <w:rPr>
          <w:lang w:val="en-GB"/>
        </w:rPr>
        <w:t>Selection and c</w:t>
      </w:r>
      <w:r w:rsidR="00242156">
        <w:rPr>
          <w:lang w:val="en-GB"/>
        </w:rPr>
        <w:t xml:space="preserve">omparison of </w:t>
      </w:r>
      <w:r>
        <w:rPr>
          <w:lang w:val="en-GB"/>
        </w:rPr>
        <w:t xml:space="preserve">the </w:t>
      </w:r>
      <w:r w:rsidR="00242156">
        <w:rPr>
          <w:lang w:val="en-GB"/>
        </w:rPr>
        <w:t xml:space="preserve">models </w:t>
      </w:r>
      <w:r>
        <w:rPr>
          <w:lang w:val="en-GB"/>
        </w:rPr>
        <w:t>most suitable for the Natech QRA</w:t>
      </w:r>
    </w:p>
    <w:p w14:paraId="0AAC4026" w14:textId="2A273A17" w:rsidR="00840D09" w:rsidRDefault="00840D09" w:rsidP="00840D09">
      <w:pPr>
        <w:pStyle w:val="CETBodytext"/>
        <w:numPr>
          <w:ilvl w:val="0"/>
          <w:numId w:val="1"/>
        </w:numPr>
      </w:pPr>
      <w:r w:rsidRPr="000C25CD">
        <w:t>Unfortunately, many of the vulnerability models found have the characteristic of being developed on only a few empirical d</w:t>
      </w:r>
      <w:r>
        <w:t xml:space="preserve">ata. This is the main reason why only the models proposed by </w:t>
      </w:r>
      <w:r>
        <w:fldChar w:fldCharType="begin"/>
      </w:r>
      <w:r>
        <w:instrText xml:space="preserve"> ADDIN ZOTERO_ITEM CSL_CITATION {"citationID":"ZKxdtnlY","properties":{"formattedCitation":"(ALA, 2001)","plainCitation":"(ALA, 2001)","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fldChar w:fldCharType="separate"/>
      </w:r>
      <w:r>
        <w:rPr>
          <w:noProof/>
        </w:rPr>
        <w:t>(ALA, 2001)</w:t>
      </w:r>
      <w:r>
        <w:fldChar w:fldCharType="end"/>
      </w:r>
      <w:r w:rsidRPr="000C25CD">
        <w:t xml:space="preserve"> (12 earthquakes), </w:t>
      </w:r>
      <w:r>
        <w:t xml:space="preserve">by </w:t>
      </w:r>
      <w:r>
        <w:fldChar w:fldCharType="begin"/>
      </w:r>
      <w:r>
        <w:instrText xml:space="preserve"> ADDIN ZOTERO_ITEM CSL_CITATION {"citationID":"P78AKxaL","properties":{"formattedCitation":"(Lanzano et al., 2014)","plainCitation":"(Lanzano et al., 2014)","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fldChar w:fldCharType="separate"/>
      </w:r>
      <w:r>
        <w:rPr>
          <w:noProof/>
        </w:rPr>
        <w:t>(Lanzano et al., 2014)</w:t>
      </w:r>
      <w:r>
        <w:fldChar w:fldCharType="end"/>
      </w:r>
      <w:r w:rsidRPr="000C25CD">
        <w:t xml:space="preserve"> (20 earthqu</w:t>
      </w:r>
      <w:r>
        <w:t xml:space="preserve">akes) and by </w:t>
      </w:r>
      <w:r>
        <w:fldChar w:fldCharType="begin"/>
      </w:r>
      <w:r>
        <w:instrText xml:space="preserve"> ADDIN ZOTERO_ITEM CSL_CITATION {"citationID":"16Dj4Wwb","properties":{"formattedCitation":"(Lanzano et al., 2013)","plainCitation":"(Lanzano et al., 2013)","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fldChar w:fldCharType="separate"/>
      </w:r>
      <w:r>
        <w:rPr>
          <w:noProof/>
        </w:rPr>
        <w:t>(Lanzano et al., 2013)</w:t>
      </w:r>
      <w:r>
        <w:fldChar w:fldCharType="end"/>
      </w:r>
      <w:r w:rsidRPr="000C25CD">
        <w:t xml:space="preserve"> </w:t>
      </w:r>
      <w:r>
        <w:t xml:space="preserve">(40 earthquakes) are suggested. </w:t>
      </w:r>
      <w:r w:rsidRPr="000C25CD">
        <w:t>In this section</w:t>
      </w:r>
      <w:r>
        <w:t>,</w:t>
      </w:r>
      <w:r w:rsidRPr="000C25CD">
        <w:t xml:space="preserve"> </w:t>
      </w:r>
      <w:r>
        <w:t>this subset</w:t>
      </w:r>
      <w:r w:rsidRPr="000C25CD">
        <w:t xml:space="preserve"> </w:t>
      </w:r>
      <w:r>
        <w:t xml:space="preserve">is </w:t>
      </w:r>
      <w:r w:rsidRPr="000C25CD">
        <w:t xml:space="preserve">implemented to compare their </w:t>
      </w:r>
      <w:r>
        <w:t xml:space="preserve">relative </w:t>
      </w:r>
      <w:r w:rsidRPr="000C25CD">
        <w:t>merits and shortcomings.</w:t>
      </w:r>
      <w:r>
        <w:t xml:space="preserve"> The </w:t>
      </w:r>
      <w:r w:rsidRPr="000C25CD">
        <w:t>curves for SGS (strong ground shaking) and GF (ground failure) are shown</w:t>
      </w:r>
      <w:r>
        <w:t xml:space="preserve"> in Figure 1 and Figure 2</w:t>
      </w:r>
      <w:r w:rsidRPr="000C25CD">
        <w:t>, specifying the material and (where present) also the types of joints and the damage state.</w:t>
      </w:r>
      <w:r>
        <w:t xml:space="preserve"> </w:t>
      </w:r>
      <w:r w:rsidRPr="00371681">
        <w:fldChar w:fldCharType="begin"/>
      </w:r>
      <w:r w:rsidRPr="00371681">
        <w:instrText xml:space="preserve"> ADDIN ZOTERO_ITEM CSL_CITATION {"citationID":"x6xyuisP","properties":{"formattedCitation":"(Lanzano et al., 2014, 2013)","plainCitation":"(Lanzano et al., 2014, 2013)","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sidRPr="00371681">
        <w:fldChar w:fldCharType="separate"/>
      </w:r>
      <w:r w:rsidRPr="00371681">
        <w:rPr>
          <w:noProof/>
        </w:rPr>
        <w:t>(Lanzano et al., 2014, 2013)</w:t>
      </w:r>
      <w:r w:rsidRPr="00371681">
        <w:fldChar w:fldCharType="end"/>
      </w:r>
      <w:r w:rsidRPr="00371681">
        <w:t xml:space="preserve"> also report Probit functions but they are not reported here</w:t>
      </w:r>
      <w:r>
        <w:t xml:space="preserve"> </w:t>
      </w:r>
      <w:r w:rsidRPr="0093543C">
        <w:t>because they are derived from the fragility curves, so it wo</w:t>
      </w:r>
      <w:r>
        <w:t>uld not add any extra value in this study</w:t>
      </w:r>
      <w:r w:rsidRPr="00371681">
        <w:t>.</w:t>
      </w:r>
    </w:p>
    <w:p w14:paraId="2B0CADB5" w14:textId="77777777" w:rsidR="00840D09" w:rsidRDefault="00840D09" w:rsidP="00840D09">
      <w:pPr>
        <w:pStyle w:val="CETBodytext"/>
        <w:keepNext/>
      </w:pPr>
      <w:r>
        <w:rPr>
          <w:noProof/>
          <w:lang w:val="it-IT" w:eastAsia="it-IT"/>
        </w:rPr>
        <w:drawing>
          <wp:inline distT="0" distB="0" distL="0" distR="0" wp14:anchorId="1FD0CAFC" wp14:editId="551C689B">
            <wp:extent cx="4629229" cy="3123809"/>
            <wp:effectExtent l="0" t="0" r="0" b="635"/>
            <wp:docPr id="1" name="Immagine 1" descr="Schermata%202021-12-28%20alle%2013.2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rmata%202021-12-28%20alle%2013.24.10.jpg"/>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29400" cy="3326365"/>
                    </a:xfrm>
                    <a:prstGeom prst="rect">
                      <a:avLst/>
                    </a:prstGeom>
                    <a:noFill/>
                    <a:ln>
                      <a:noFill/>
                    </a:ln>
                  </pic:spPr>
                </pic:pic>
              </a:graphicData>
            </a:graphic>
          </wp:inline>
        </w:drawing>
      </w:r>
    </w:p>
    <w:p w14:paraId="2070BB5E" w14:textId="24E7B933" w:rsidR="00840D09" w:rsidRDefault="00840D09" w:rsidP="00840D09">
      <w:pPr>
        <w:pStyle w:val="CETCaption"/>
        <w:spacing w:before="0"/>
      </w:pPr>
      <w:r>
        <w:t xml:space="preserve">Figure </w:t>
      </w:r>
      <w:r>
        <w:fldChar w:fldCharType="begin"/>
      </w:r>
      <w:r>
        <w:instrText xml:space="preserve"> SEQ Figure \* ARABIC </w:instrText>
      </w:r>
      <w:r>
        <w:fldChar w:fldCharType="separate"/>
      </w:r>
      <w:r>
        <w:rPr>
          <w:noProof/>
        </w:rPr>
        <w:t>1</w:t>
      </w:r>
      <w:r>
        <w:fldChar w:fldCharType="end"/>
      </w:r>
      <w:r>
        <w:t xml:space="preserve"> V</w:t>
      </w:r>
      <w:r w:rsidRPr="00AD72F2">
        <w:t>ulnerability model for bu</w:t>
      </w:r>
      <w:r>
        <w:t xml:space="preserve">ried pipes developed in </w:t>
      </w:r>
      <w:r>
        <w:fldChar w:fldCharType="begin"/>
      </w:r>
      <w:r>
        <w:instrText xml:space="preserve"> ADDIN ZOTERO_ITEM CSL_CITATION {"citationID":"EheRouO2","properties":{"formattedCitation":"(ALA, 2001)","plainCitation":"(ALA, 2001)","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fldChar w:fldCharType="separate"/>
      </w:r>
      <w:r>
        <w:rPr>
          <w:noProof/>
        </w:rPr>
        <w:t>(ALA, 2001)</w:t>
      </w:r>
      <w:r>
        <w:fldChar w:fldCharType="end"/>
      </w:r>
      <w:r w:rsidRPr="00AD72F2">
        <w:t xml:space="preserve"> for </w:t>
      </w:r>
      <w:r>
        <w:t xml:space="preserve">a) GF and b) </w:t>
      </w:r>
      <w:r w:rsidRPr="00AD72F2">
        <w:t>SGS</w:t>
      </w:r>
      <w:r w:rsidR="007F4A11">
        <w:t>.</w:t>
      </w:r>
    </w:p>
    <w:p w14:paraId="3B5FB337" w14:textId="77777777" w:rsidR="00840D09" w:rsidRPr="009900D0" w:rsidRDefault="00840D09" w:rsidP="00840D09">
      <w:pPr>
        <w:pStyle w:val="CETHeading1"/>
        <w:numPr>
          <w:ilvl w:val="1"/>
          <w:numId w:val="27"/>
        </w:numPr>
      </w:pPr>
      <w:r>
        <w:t>Discussion</w:t>
      </w:r>
    </w:p>
    <w:p w14:paraId="6333853C" w14:textId="51C8026F" w:rsidR="00D860BC" w:rsidRDefault="00840D09" w:rsidP="00840D09">
      <w:pPr>
        <w:pStyle w:val="CETBodytext"/>
        <w:rPr>
          <w:lang w:val="en-GB"/>
        </w:rPr>
      </w:pPr>
      <w:r>
        <w:rPr>
          <w:lang w:val="en-GB"/>
        </w:rPr>
        <w:t>T</w:t>
      </w:r>
      <w:r w:rsidRPr="00E20112">
        <w:rPr>
          <w:lang w:val="en-GB"/>
        </w:rPr>
        <w:t xml:space="preserve">he models implemented </w:t>
      </w:r>
      <w:r>
        <w:rPr>
          <w:lang w:val="en-GB"/>
        </w:rPr>
        <w:t xml:space="preserve">above </w:t>
      </w:r>
      <w:r w:rsidRPr="00E20112">
        <w:rPr>
          <w:lang w:val="en-GB"/>
        </w:rPr>
        <w:t xml:space="preserve">are developed from </w:t>
      </w:r>
      <w:r>
        <w:rPr>
          <w:lang w:val="en-GB"/>
        </w:rPr>
        <w:t xml:space="preserve">the observation of </w:t>
      </w:r>
      <w:r w:rsidRPr="00E20112">
        <w:rPr>
          <w:lang w:val="en-GB"/>
        </w:rPr>
        <w:t xml:space="preserve">a </w:t>
      </w:r>
      <w:r>
        <w:rPr>
          <w:lang w:val="en-GB"/>
        </w:rPr>
        <w:t xml:space="preserve">significant </w:t>
      </w:r>
      <w:r w:rsidRPr="00E20112">
        <w:rPr>
          <w:lang w:val="en-GB"/>
        </w:rPr>
        <w:t>number of past seismic events</w:t>
      </w:r>
      <w:r>
        <w:rPr>
          <w:lang w:val="en-GB"/>
        </w:rPr>
        <w:t>,</w:t>
      </w:r>
      <w:r w:rsidRPr="00E20112">
        <w:rPr>
          <w:lang w:val="en-GB"/>
        </w:rPr>
        <w:t xml:space="preserve"> and </w:t>
      </w:r>
      <w:r>
        <w:rPr>
          <w:lang w:val="en-GB"/>
        </w:rPr>
        <w:t xml:space="preserve">thus can be considered applicable in general in a variety of situations. On the other side, this leads to the inevitable differences between them. For the selection of the most suitable option to be applied in the context of the Natech QRA, some specific points should be considered. The models proposed by ALA have been originally conceived for water-carrying pipelines, whereas the curves developed in the works of </w:t>
      </w:r>
      <w:r>
        <w:rPr>
          <w:lang w:val="en-GB"/>
        </w:rPr>
        <w:fldChar w:fldCharType="begin"/>
      </w:r>
      <w:r>
        <w:rPr>
          <w:lang w:val="en-GB"/>
        </w:rPr>
        <w:instrText xml:space="preserve"> ADDIN ZOTERO_ITEM CSL_CITATION {"citationID":"JGUdu6wF","properties":{"formattedCitation":"(Lanzano et al., 2014, 2013)","plainCitation":"(Lanzano et al., 2014, 2013)","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Pr>
          <w:lang w:val="en-GB"/>
        </w:rPr>
        <w:fldChar w:fldCharType="separate"/>
      </w:r>
      <w:r>
        <w:rPr>
          <w:noProof/>
          <w:lang w:val="en-GB"/>
        </w:rPr>
        <w:t>(Lanzano et al., 2014, 2013)</w:t>
      </w:r>
      <w:r>
        <w:rPr>
          <w:lang w:val="en-GB"/>
        </w:rPr>
        <w:fldChar w:fldCharType="end"/>
      </w:r>
      <w:r>
        <w:rPr>
          <w:lang w:val="en-GB"/>
        </w:rPr>
        <w:t xml:space="preserve"> are possibly </w:t>
      </w:r>
      <w:r w:rsidRPr="00E20112">
        <w:rPr>
          <w:lang w:val="en-GB"/>
        </w:rPr>
        <w:t xml:space="preserve">more generalizable. </w:t>
      </w:r>
      <w:r>
        <w:rPr>
          <w:lang w:val="en-GB"/>
        </w:rPr>
        <w:t xml:space="preserve">In addition, the former is more </w:t>
      </w:r>
      <w:r w:rsidRPr="00E20112">
        <w:rPr>
          <w:lang w:val="en-GB"/>
        </w:rPr>
        <w:t xml:space="preserve">detailed in the type of soil and joint material, </w:t>
      </w:r>
      <w:r>
        <w:rPr>
          <w:lang w:val="en-GB"/>
        </w:rPr>
        <w:t>and through their application</w:t>
      </w:r>
      <w:r w:rsidRPr="00E20112">
        <w:rPr>
          <w:lang w:val="en-GB"/>
        </w:rPr>
        <w:t xml:space="preserve"> it is also possible to </w:t>
      </w:r>
      <w:r>
        <w:rPr>
          <w:lang w:val="en-GB"/>
        </w:rPr>
        <w:t xml:space="preserve">account for the different vulnerability of various factors as the typology of joint material and of soil corrosivity. On the contrary, the sole classification criterion adopted in </w:t>
      </w:r>
      <w:r>
        <w:rPr>
          <w:lang w:val="en-GB"/>
        </w:rPr>
        <w:fldChar w:fldCharType="begin"/>
      </w:r>
      <w:r>
        <w:rPr>
          <w:lang w:val="en-GB"/>
        </w:rPr>
        <w:instrText xml:space="preserve"> ADDIN ZOTERO_ITEM CSL_CITATION {"citationID":"fZzphUpT","properties":{"formattedCitation":"(Lanzano et al., 2014, 2013)","plainCitation":"(Lanzano et al., 2014, 2013)","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Pr>
          <w:lang w:val="en-GB"/>
        </w:rPr>
        <w:fldChar w:fldCharType="separate"/>
      </w:r>
      <w:r>
        <w:rPr>
          <w:noProof/>
          <w:lang w:val="en-GB"/>
        </w:rPr>
        <w:t>(Lanzano et al., 2014, 2013)</w:t>
      </w:r>
      <w:r>
        <w:rPr>
          <w:lang w:val="en-GB"/>
        </w:rPr>
        <w:fldChar w:fldCharType="end"/>
      </w:r>
      <w:r>
        <w:rPr>
          <w:lang w:val="en-GB"/>
        </w:rPr>
        <w:t xml:space="preserve"> is based on CP and SP pipeline types, as mentioned in </w:t>
      </w:r>
      <w:r w:rsidRPr="00D80AD3">
        <w:rPr>
          <w:lang w:val="en-GB"/>
        </w:rPr>
        <w:t xml:space="preserve">Section 3.2. For what concerns the definition of risk states, which are important in the Natech QRA for the characterization of the technological scenarios following substance release, the works of </w:t>
      </w:r>
      <w:r w:rsidRPr="00D80AD3">
        <w:rPr>
          <w:lang w:val="en-GB"/>
        </w:rPr>
        <w:fldChar w:fldCharType="begin"/>
      </w:r>
      <w:r w:rsidRPr="00D80AD3">
        <w:rPr>
          <w:lang w:val="en-GB"/>
        </w:rPr>
        <w:instrText xml:space="preserve"> ADDIN ZOTERO_ITEM CSL_CITATION {"citationID":"1RstYIhY","properties":{"formattedCitation":"(Lanzano et al., 2014, 2013)","plainCitation":"(Lanzano et al., 2014, 2013)","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sidRPr="00D80AD3">
        <w:rPr>
          <w:lang w:val="en-GB"/>
        </w:rPr>
        <w:fldChar w:fldCharType="separate"/>
      </w:r>
      <w:r w:rsidRPr="00D80AD3">
        <w:rPr>
          <w:noProof/>
          <w:lang w:val="en-GB"/>
        </w:rPr>
        <w:t>(Lanzano et al., 2014, 2013)</w:t>
      </w:r>
      <w:r w:rsidRPr="00D80AD3">
        <w:rPr>
          <w:lang w:val="en-GB"/>
        </w:rPr>
        <w:fldChar w:fldCharType="end"/>
      </w:r>
      <w:r w:rsidRPr="00D80AD3">
        <w:rPr>
          <w:lang w:val="en-GB"/>
        </w:rPr>
        <w:t xml:space="preserve"> are more rigorous and specific, while the models by ALA give only thumb rules on the typology of expected failures. But in spite of this, the models by </w:t>
      </w:r>
      <w:r w:rsidRPr="00D80AD3">
        <w:rPr>
          <w:lang w:val="en-GB"/>
        </w:rPr>
        <w:fldChar w:fldCharType="begin"/>
      </w:r>
      <w:r w:rsidRPr="00D80AD3">
        <w:rPr>
          <w:lang w:val="en-GB"/>
        </w:rPr>
        <w:instrText xml:space="preserve"> ADDIN ZOTERO_ITEM CSL_CITATION {"citationID":"pcMq7Pn2","properties":{"formattedCitation":"(ALA, 2001)","plainCitation":"(ALA, 2001)","dontUpdate":true,"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sidRPr="00D80AD3">
        <w:rPr>
          <w:lang w:val="en-GB"/>
        </w:rPr>
        <w:fldChar w:fldCharType="separate"/>
      </w:r>
      <w:r w:rsidRPr="00D80AD3">
        <w:rPr>
          <w:noProof/>
          <w:lang w:val="en-GB"/>
        </w:rPr>
        <w:t>ALA (2001)</w:t>
      </w:r>
      <w:r w:rsidRPr="00D80AD3">
        <w:rPr>
          <w:lang w:val="en-GB"/>
        </w:rPr>
        <w:fldChar w:fldCharType="end"/>
      </w:r>
      <w:r w:rsidRPr="00D80AD3">
        <w:rPr>
          <w:lang w:val="en-GB"/>
        </w:rPr>
        <w:t xml:space="preserve"> are suggested because to use the models of </w:t>
      </w:r>
      <w:r w:rsidRPr="00D80AD3">
        <w:rPr>
          <w:lang w:val="en-GB"/>
        </w:rPr>
        <w:fldChar w:fldCharType="begin"/>
      </w:r>
      <w:r w:rsidRPr="00D80AD3">
        <w:rPr>
          <w:lang w:val="en-GB"/>
        </w:rPr>
        <w:instrText xml:space="preserve"> ADDIN ZOTERO_ITEM CSL_CITATION {"citationID":"if3YdufS","properties":{"formattedCitation":"(Lanzano et al., 2014, 2013)","plainCitation":"(Lanzano et al., 2014, 2013)","dontUpdate":true,"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sidRPr="00D80AD3">
        <w:rPr>
          <w:lang w:val="en-GB"/>
        </w:rPr>
        <w:fldChar w:fldCharType="separate"/>
      </w:r>
      <w:r w:rsidRPr="00D80AD3">
        <w:rPr>
          <w:noProof/>
          <w:lang w:val="en-GB"/>
        </w:rPr>
        <w:t>Lanzano et al. (2014, 2013)</w:t>
      </w:r>
      <w:r w:rsidRPr="00D80AD3">
        <w:rPr>
          <w:lang w:val="en-GB"/>
        </w:rPr>
        <w:fldChar w:fldCharType="end"/>
      </w:r>
      <w:r w:rsidRPr="00D80AD3">
        <w:rPr>
          <w:lang w:val="en-GB"/>
        </w:rPr>
        <w:t xml:space="preserve"> it is necessary to make strong as</w:t>
      </w:r>
      <w:r w:rsidRPr="00E20112">
        <w:rPr>
          <w:lang w:val="en-GB"/>
        </w:rPr>
        <w:t>sumptions about the unit length for which the failure probability is calculated</w:t>
      </w:r>
      <w:r>
        <w:rPr>
          <w:lang w:val="en-GB"/>
        </w:rPr>
        <w:t xml:space="preserve">. This is not the case with </w:t>
      </w:r>
      <w:r w:rsidRPr="00E20112">
        <w:rPr>
          <w:lang w:val="en-GB"/>
        </w:rPr>
        <w:t>ALA standard which gives us a specific probability once the length of the segment and the number of breaks expected in it are defined.</w:t>
      </w:r>
    </w:p>
    <w:p w14:paraId="090EC284" w14:textId="4CB29C17" w:rsidR="00C307A6" w:rsidRDefault="00D860BC" w:rsidP="00C307A6">
      <w:pPr>
        <w:pStyle w:val="CETBodytext"/>
        <w:keepNext/>
      </w:pPr>
      <w:r>
        <w:rPr>
          <w:noProof/>
          <w:lang w:val="it-IT" w:eastAsia="it-IT"/>
        </w:rPr>
        <w:lastRenderedPageBreak/>
        <w:drawing>
          <wp:inline distT="0" distB="0" distL="0" distR="0" wp14:anchorId="1C001E63" wp14:editId="2A5E02A3">
            <wp:extent cx="4468386" cy="2464386"/>
            <wp:effectExtent l="0" t="0" r="2540" b="0"/>
            <wp:docPr id="2" name="Immagine 2" descr="../../../../../../../Desktop/Schermata%202022-03-08%20a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ta%202022-03-08%20alle"/>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03797" cy="2483916"/>
                    </a:xfrm>
                    <a:prstGeom prst="rect">
                      <a:avLst/>
                    </a:prstGeom>
                    <a:noFill/>
                    <a:ln>
                      <a:noFill/>
                    </a:ln>
                  </pic:spPr>
                </pic:pic>
              </a:graphicData>
            </a:graphic>
          </wp:inline>
        </w:drawing>
      </w:r>
    </w:p>
    <w:p w14:paraId="25335EFC" w14:textId="2CED411D" w:rsidR="003543C1" w:rsidRDefault="00C307A6" w:rsidP="00840D09">
      <w:pPr>
        <w:pStyle w:val="CETCaption"/>
        <w:spacing w:before="0"/>
      </w:pPr>
      <w:r>
        <w:t xml:space="preserve">Figure </w:t>
      </w:r>
      <w:r>
        <w:fldChar w:fldCharType="begin"/>
      </w:r>
      <w:r>
        <w:instrText xml:space="preserve"> SEQ Figure \* ARABIC </w:instrText>
      </w:r>
      <w:r>
        <w:fldChar w:fldCharType="separate"/>
      </w:r>
      <w:r w:rsidR="00401A70">
        <w:rPr>
          <w:noProof/>
        </w:rPr>
        <w:t>2</w:t>
      </w:r>
      <w:r>
        <w:fldChar w:fldCharType="end"/>
      </w:r>
      <w:r>
        <w:t xml:space="preserve"> V</w:t>
      </w:r>
      <w:r w:rsidRPr="00AD72F2">
        <w:t>ulnerability model for bu</w:t>
      </w:r>
      <w:r>
        <w:t>ried pipes</w:t>
      </w:r>
      <w:r w:rsidR="007F4A11">
        <w:t>:</w:t>
      </w:r>
      <w:r>
        <w:t xml:space="preserve"> </w:t>
      </w:r>
      <w:r w:rsidR="007F4A11">
        <w:t xml:space="preserve">a) for SGS </w:t>
      </w:r>
      <w:r>
        <w:fldChar w:fldCharType="begin"/>
      </w:r>
      <w:r>
        <w:instrText xml:space="preserve"> ADDIN ZOTERO_ITEM CSL_CITATION {"citationID":"WHiT54yk","properties":{"formattedCitation":"(Lanzano et al., 2014, 2013)","plainCitation":"(Lanzano et al., 2014, 2013)","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fldChar w:fldCharType="separate"/>
      </w:r>
      <w:r>
        <w:rPr>
          <w:noProof/>
        </w:rPr>
        <w:t>(Lanzano et al., 2014, 2013)</w:t>
      </w:r>
      <w:r>
        <w:fldChar w:fldCharType="end"/>
      </w:r>
      <w:r w:rsidR="007F4A11">
        <w:t xml:space="preserve">, </w:t>
      </w:r>
      <w:r>
        <w:t>and b)</w:t>
      </w:r>
      <w:r w:rsidR="007F4A11">
        <w:t xml:space="preserve"> for GF</w:t>
      </w:r>
      <w:r>
        <w:t xml:space="preserve"> </w:t>
      </w:r>
      <w:r>
        <w:fldChar w:fldCharType="begin"/>
      </w:r>
      <w:r>
        <w:instrText xml:space="preserve"> ADDIN ZOTERO_ITEM CSL_CITATION {"citationID":"br8s1Scq","properties":{"formattedCitation":"(Lanzano et al., 2014)","plainCitation":"(Lanzano et al., 2014)","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fldChar w:fldCharType="separate"/>
      </w:r>
      <w:r>
        <w:rPr>
          <w:noProof/>
        </w:rPr>
        <w:t>(Lanzano et al., 2014)</w:t>
      </w:r>
      <w:r>
        <w:fldChar w:fldCharType="end"/>
      </w:r>
      <w:r w:rsidR="007F4A11">
        <w:t>.</w:t>
      </w:r>
    </w:p>
    <w:p w14:paraId="0042C120" w14:textId="77777777" w:rsidR="00840D09" w:rsidRDefault="00840D09" w:rsidP="00840D09">
      <w:pPr>
        <w:pStyle w:val="CETHeading1"/>
        <w:rPr>
          <w:lang w:val="en-GB"/>
        </w:rPr>
      </w:pPr>
      <w:r w:rsidRPr="00B57B36">
        <w:rPr>
          <w:lang w:val="en-GB"/>
        </w:rPr>
        <w:t>Conclusions</w:t>
      </w:r>
    </w:p>
    <w:p w14:paraId="1BF78793" w14:textId="77777777" w:rsidR="00840D09" w:rsidRPr="005A5D70" w:rsidRDefault="00840D09" w:rsidP="00840D09">
      <w:pPr>
        <w:pStyle w:val="CETBodytext"/>
      </w:pPr>
      <w:r w:rsidRPr="005A5D70">
        <w:t xml:space="preserve">A comprehensive </w:t>
      </w:r>
      <w:r>
        <w:t>review</w:t>
      </w:r>
      <w:r w:rsidRPr="005A5D70">
        <w:t xml:space="preserve"> of vulnerability models for pipelines subject</w:t>
      </w:r>
      <w:r>
        <w:t>ed</w:t>
      </w:r>
      <w:r w:rsidRPr="005A5D70">
        <w:t xml:space="preserve"> to seismic events is presented</w:t>
      </w:r>
      <w:r>
        <w:t>.</w:t>
      </w:r>
      <w:r w:rsidRPr="005A5D70">
        <w:t xml:space="preserve"> </w:t>
      </w:r>
      <w:r>
        <w:t xml:space="preserve">The retrieved models are </w:t>
      </w:r>
      <w:r w:rsidRPr="005A5D70">
        <w:t xml:space="preserve">briefly described and grouped according to </w:t>
      </w:r>
      <w:r>
        <w:t>shared</w:t>
      </w:r>
      <w:r w:rsidRPr="005A5D70">
        <w:t xml:space="preserve"> characteristics. </w:t>
      </w:r>
      <w:r>
        <w:t>T</w:t>
      </w:r>
      <w:r w:rsidRPr="005A5D70">
        <w:t xml:space="preserve">he models </w:t>
      </w:r>
      <w:r>
        <w:t xml:space="preserve">deemed </w:t>
      </w:r>
      <w:r w:rsidRPr="005A5D70">
        <w:t xml:space="preserve">most suitable for a Natech QRA are </w:t>
      </w:r>
      <w:r w:rsidRPr="00D753F5">
        <w:t>implemented</w:t>
      </w:r>
      <w:r>
        <w:t xml:space="preserve"> and discussed. Finally, a subset of suggested models is provided together with a summary of their peculiarities.</w:t>
      </w:r>
    </w:p>
    <w:p w14:paraId="0218C68F" w14:textId="77777777" w:rsidR="00840D09" w:rsidRPr="00256A3B" w:rsidRDefault="00840D09" w:rsidP="00840D09">
      <w:pPr>
        <w:pStyle w:val="CETAcknowledgementstitle"/>
      </w:pPr>
      <w:r w:rsidRPr="00256A3B">
        <w:t>Acknowledgments</w:t>
      </w:r>
    </w:p>
    <w:p w14:paraId="0B8607A3" w14:textId="29BBBCD0" w:rsidR="00840D09" w:rsidRPr="00256A3B" w:rsidRDefault="00840D09" w:rsidP="00840D09">
      <w:pPr>
        <w:pStyle w:val="CETBodytext"/>
        <w:rPr>
          <w:lang w:val="en-GB"/>
        </w:rPr>
      </w:pPr>
      <w:r w:rsidRPr="00256A3B">
        <w:rPr>
          <w:lang w:val="en-GB"/>
        </w:rPr>
        <w:t>The study was funded by Italian Ministry for Scientific Research (MIUR) under the “PRIN 2017” program (grant 2017CEYPS8).</w:t>
      </w:r>
    </w:p>
    <w:p w14:paraId="2FDFA7B9" w14:textId="77777777" w:rsidR="00840D09" w:rsidRPr="00B57B36" w:rsidRDefault="00840D09" w:rsidP="00840D09">
      <w:pPr>
        <w:pStyle w:val="CETReference"/>
      </w:pPr>
      <w:r w:rsidRPr="00B57B36">
        <w:t>References</w:t>
      </w:r>
    </w:p>
    <w:p w14:paraId="323234D2" w14:textId="3DF76F86" w:rsidR="00840D09" w:rsidRPr="000E4DF2" w:rsidRDefault="00840D09" w:rsidP="00F27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pPr>
      <w:r w:rsidRPr="000E4DF2">
        <w:t>ALA, 2001, Seismic fragilit</w:t>
      </w:r>
      <w:r w:rsidR="00923459">
        <w:t xml:space="preserve">y formulation for water systems, </w:t>
      </w:r>
      <w:r w:rsidR="00923459" w:rsidRPr="00923459">
        <w:t>guideline and appendices, American</w:t>
      </w:r>
      <w:r w:rsidR="00F27669">
        <w:t xml:space="preserve"> </w:t>
      </w:r>
      <w:bookmarkStart w:id="0" w:name="_GoBack"/>
      <w:bookmarkEnd w:id="0"/>
      <w:r w:rsidR="00923459" w:rsidRPr="00923459">
        <w:t>Lifelines Alliance</w:t>
      </w:r>
      <w:r w:rsidR="00923459">
        <w:t>.</w:t>
      </w:r>
    </w:p>
    <w:p w14:paraId="4B2137F7" w14:textId="77777777" w:rsidR="00840D09" w:rsidRPr="000E4DF2" w:rsidRDefault="00840D09" w:rsidP="00840D09">
      <w:pPr>
        <w:pStyle w:val="CETReferencetext"/>
      </w:pPr>
      <w:r>
        <w:t>Barenberg</w:t>
      </w:r>
      <w:r w:rsidRPr="000E4DF2">
        <w:t xml:space="preserve"> M.E., 1988, Correlation of Pipeline Damage with Ground Motions. Journal of Geotechnical Engineering 114, 706–711.</w:t>
      </w:r>
    </w:p>
    <w:p w14:paraId="546CCE7E" w14:textId="77777777" w:rsidR="00840D09" w:rsidRPr="000E4DF2" w:rsidRDefault="00840D09" w:rsidP="00840D09">
      <w:pPr>
        <w:pStyle w:val="CETReferencetext"/>
      </w:pPr>
      <w:r>
        <w:t>Chen W.W., Shih B., Chen Y.C., Hung J.H., Hwang</w:t>
      </w:r>
      <w:r w:rsidRPr="000E4DF2">
        <w:t xml:space="preserve"> H.H., 2002, Seismic response of natural gas and water pipelines in the Ji-Ji earthquake, Soil Dynamics and Earthquake Engineering 22, 1209–1214.</w:t>
      </w:r>
    </w:p>
    <w:p w14:paraId="6D3A8C24" w14:textId="77777777" w:rsidR="00840D09" w:rsidRPr="000E4DF2" w:rsidRDefault="00840D09" w:rsidP="00840D09">
      <w:pPr>
        <w:pStyle w:val="CETReferencetext"/>
      </w:pPr>
      <w:r>
        <w:t>Eguchi R.T., Chrostowski J.D., Tillman C.W., Ayala</w:t>
      </w:r>
      <w:r w:rsidRPr="000E4DF2">
        <w:t xml:space="preserve"> A.G., 1991, Rapid post-earthquake damage detection method for undergrou</w:t>
      </w:r>
      <w:r>
        <w:t xml:space="preserve">nd lifelines, Publ by ASCE, </w:t>
      </w:r>
      <w:r w:rsidRPr="000E4DF2">
        <w:t>714–724.</w:t>
      </w:r>
    </w:p>
    <w:p w14:paraId="7A1F2F25" w14:textId="77777777" w:rsidR="00840D09" w:rsidRPr="000E4DF2" w:rsidRDefault="00840D09" w:rsidP="00840D09">
      <w:pPr>
        <w:pStyle w:val="CETReferencetext"/>
      </w:pPr>
      <w:r>
        <w:t>Eidinger J., Avila</w:t>
      </w:r>
      <w:r w:rsidRPr="000E4DF2">
        <w:t xml:space="preserve"> E., 1999, Guidelines for the seismic evaluation and upgrade of water transmission facilities, American Society of Civil Engineers.</w:t>
      </w:r>
    </w:p>
    <w:p w14:paraId="19609834" w14:textId="77777777" w:rsidR="00840D09" w:rsidRPr="000E4DF2" w:rsidRDefault="00840D09" w:rsidP="00840D09">
      <w:pPr>
        <w:pStyle w:val="CETReferencetext"/>
      </w:pPr>
      <w:r>
        <w:t>Eidinger</w:t>
      </w:r>
      <w:r w:rsidRPr="000E4DF2">
        <w:t xml:space="preserve"> J.M., 1998, The Loma Prieta, California, Earthquake of October 17, 1989 - lifelines, US Gov. Print. Off.</w:t>
      </w:r>
    </w:p>
    <w:p w14:paraId="19AE5BF9" w14:textId="77777777" w:rsidR="00840D09" w:rsidRPr="000E4DF2" w:rsidRDefault="00840D09" w:rsidP="00840D09">
      <w:pPr>
        <w:pStyle w:val="CETReferencetext"/>
      </w:pPr>
      <w:r>
        <w:t>Eidinger J.M., Maison B.F., Lee D., Lau</w:t>
      </w:r>
      <w:r w:rsidRPr="000E4DF2">
        <w:t xml:space="preserve"> B., 1995, East Bay Municipal Utility District Water Distribution Pipe Damage in 1989 Loma Prieta Earthquake, Presented at the Technical council on lifeline earthquake engineering mo</w:t>
      </w:r>
      <w:r>
        <w:t xml:space="preserve">nograph, New York, NY; ASCE, </w:t>
      </w:r>
      <w:r w:rsidRPr="000E4DF2">
        <w:t>240.</w:t>
      </w:r>
    </w:p>
    <w:p w14:paraId="510B3134" w14:textId="77777777" w:rsidR="00840D09" w:rsidRPr="000E4DF2" w:rsidRDefault="00840D09" w:rsidP="00840D09">
      <w:pPr>
        <w:pStyle w:val="CETReferencetext"/>
      </w:pPr>
      <w:r>
        <w:t xml:space="preserve">Fabbrocino G., Iervolino I., Orlando F., Salzano </w:t>
      </w:r>
      <w:r w:rsidRPr="000E4DF2">
        <w:t>E., 2005, Quantitative risk analysis of oil storage facilities in seismic areas, Journal of Hazardous Materials 123, 61–69.</w:t>
      </w:r>
    </w:p>
    <w:p w14:paraId="2EDAD9BD" w14:textId="785BDDD7" w:rsidR="000E4DF2" w:rsidRDefault="006B4A0E" w:rsidP="000E4DF2">
      <w:pPr>
        <w:pStyle w:val="CETReferencetext"/>
      </w:pPr>
      <w:r>
        <w:t>Fatemi</w:t>
      </w:r>
      <w:r w:rsidR="000E4DF2" w:rsidRPr="000E4DF2">
        <w:t xml:space="preserve"> F., Ardalan</w:t>
      </w:r>
      <w:r>
        <w:t xml:space="preserve"> A., Aguirre B., Mansouri N., Mohammadfam</w:t>
      </w:r>
      <w:r w:rsidR="000E4DF2" w:rsidRPr="000E4DF2">
        <w:t xml:space="preserve"> I., 2017, Social vulnerability indicators in disasters: Findings from a systematic review, International Journal of Disaster Risk Reduction 22, 219–227.</w:t>
      </w:r>
    </w:p>
    <w:p w14:paraId="007FBB05" w14:textId="21606BB6" w:rsidR="000E05B1" w:rsidRDefault="000E05B1" w:rsidP="000E05B1">
      <w:pPr>
        <w:widowControl w:val="0"/>
        <w:autoSpaceDE w:val="0"/>
        <w:autoSpaceDN w:val="0"/>
        <w:adjustRightInd w:val="0"/>
        <w:rPr>
          <w:rFonts w:cs="Arial"/>
        </w:rPr>
      </w:pPr>
      <w:r w:rsidRPr="00C7684D">
        <w:rPr>
          <w:rFonts w:cs="Arial"/>
        </w:rPr>
        <w:t>FEMA, 2020. Hazus Earthquake Model Technical Manual 4.2.</w:t>
      </w:r>
    </w:p>
    <w:p w14:paraId="0539B5F2" w14:textId="77777777" w:rsidR="000E05B1" w:rsidRDefault="000E05B1" w:rsidP="000E05B1">
      <w:pPr>
        <w:pStyle w:val="CETReferencetext"/>
      </w:pPr>
      <w:r>
        <w:t>Hamada M.</w:t>
      </w:r>
      <w:r w:rsidRPr="000E4DF2">
        <w:t>, 1991, Estimation of earthquake damage to lifeline systems in Japan, Proceedings of the Third Japan-US Workshop on Earthquake Resistant Design of Lifelines Facilities and Countermeasu</w:t>
      </w:r>
      <w:r>
        <w:t>res for Soil Liquefaction</w:t>
      </w:r>
      <w:r w:rsidRPr="000E4DF2">
        <w:t>.</w:t>
      </w:r>
    </w:p>
    <w:p w14:paraId="216044BC" w14:textId="490A3D9C" w:rsidR="000E05B1" w:rsidRPr="000E05B1" w:rsidRDefault="000E05B1" w:rsidP="000E05B1">
      <w:pPr>
        <w:pStyle w:val="CETReferencetext"/>
      </w:pPr>
      <w:r w:rsidRPr="000E4DF2">
        <w:t>Hung</w:t>
      </w:r>
      <w:r>
        <w:t xml:space="preserve"> J.H.</w:t>
      </w:r>
      <w:r w:rsidRPr="000E4DF2">
        <w:t>, 2001, The Analysis of Water Pipeline Damages of Wufeng Shiang in the 921 Ji-Ji Earthquake.</w:t>
      </w:r>
    </w:p>
    <w:p w14:paraId="1CDFE0C2" w14:textId="081BB6AA" w:rsidR="000E4DF2" w:rsidRPr="000E4DF2" w:rsidRDefault="006B4A0E" w:rsidP="000E4DF2">
      <w:pPr>
        <w:pStyle w:val="CETReferencetext"/>
      </w:pPr>
      <w:r>
        <w:t>Heubach</w:t>
      </w:r>
      <w:r w:rsidR="000E4DF2" w:rsidRPr="000E4DF2">
        <w:t xml:space="preserve"> W.F., 1995, Seismic Damage Estimation for Buried Pipeline Systems. Presented at the Technical council on lifeline earthquake engineering mo</w:t>
      </w:r>
      <w:r>
        <w:t xml:space="preserve">nograph, New York, NY; ASCE, </w:t>
      </w:r>
      <w:r w:rsidR="000E4DF2" w:rsidRPr="000E4DF2">
        <w:t>312.</w:t>
      </w:r>
    </w:p>
    <w:p w14:paraId="53BE35B0" w14:textId="02828754" w:rsidR="000E4DF2" w:rsidRPr="000E4DF2" w:rsidRDefault="006B4A0E" w:rsidP="000E4DF2">
      <w:pPr>
        <w:pStyle w:val="CETReferencetext"/>
      </w:pPr>
      <w:r>
        <w:lastRenderedPageBreak/>
        <w:t>Hwang H., Chiu Y.H., Chen W.Y., Shih B.</w:t>
      </w:r>
      <w:r w:rsidR="000E4DF2" w:rsidRPr="000E4DF2">
        <w:t>J., 2004, Analysis of Damage to Steel Gas Pipelines Caused by Ground Shaking Effects during the Chi-Chi, Taiwan, Earthquake. Earthquake Spectra 20, 1095–1110.</w:t>
      </w:r>
    </w:p>
    <w:p w14:paraId="431E7827" w14:textId="396BA493" w:rsidR="000E4DF2" w:rsidRPr="000E4DF2" w:rsidRDefault="006B4A0E" w:rsidP="000E4DF2">
      <w:pPr>
        <w:pStyle w:val="CETReferencetext"/>
      </w:pPr>
      <w:r>
        <w:t>Isoyama R., Ishida E., Yune</w:t>
      </w:r>
      <w:r w:rsidR="00EE2B16">
        <w:t xml:space="preserve"> K., S</w:t>
      </w:r>
      <w:r>
        <w:t>hirozu</w:t>
      </w:r>
      <w:r w:rsidR="000E4DF2" w:rsidRPr="000E4DF2">
        <w:t xml:space="preserve"> T., 2000, Seismic damage estimation procedure for water supply pipelines, Anti-seismic measures on water supply (Tokyo, 15-18 November 1998)</w:t>
      </w:r>
      <w:r>
        <w:t>,</w:t>
      </w:r>
      <w:r w:rsidR="000E4DF2" w:rsidRPr="000E4DF2">
        <w:t xml:space="preserve"> 63–68.</w:t>
      </w:r>
    </w:p>
    <w:p w14:paraId="02F45A7F" w14:textId="5EC65F68" w:rsidR="000E4DF2" w:rsidRPr="000E4DF2" w:rsidRDefault="006B4A0E" w:rsidP="000E4DF2">
      <w:pPr>
        <w:pStyle w:val="CETReferencetext"/>
      </w:pPr>
      <w:r>
        <w:t>Isoyama R., Katayama</w:t>
      </w:r>
      <w:r w:rsidR="000E4DF2" w:rsidRPr="000E4DF2">
        <w:t xml:space="preserve"> T., 1982, Reliability evaluation of water supply systems during earthquake, Report of the Institute of Industrial Science, University of Tokyo</w:t>
      </w:r>
      <w:r>
        <w:t xml:space="preserve">, </w:t>
      </w:r>
      <w:r w:rsidR="000E4DF2" w:rsidRPr="000E4DF2">
        <w:t>30, 64</w:t>
      </w:r>
    </w:p>
    <w:p w14:paraId="734063F2" w14:textId="685486EF" w:rsidR="000E4DF2" w:rsidRPr="000E4DF2" w:rsidRDefault="006B4A0E" w:rsidP="000E4DF2">
      <w:pPr>
        <w:pStyle w:val="CETReferencetext"/>
      </w:pPr>
      <w:r>
        <w:t>Jeon S.S., O’Rourke</w:t>
      </w:r>
      <w:r w:rsidR="000E4DF2" w:rsidRPr="000E4DF2">
        <w:t xml:space="preserve"> T.D., 2005, Northridge Earthquake Effects on Pipelines and Residential Buildings, Bulletin of the Seismological Society of America 95, 294–318.</w:t>
      </w:r>
    </w:p>
    <w:p w14:paraId="2BFF4141" w14:textId="735BF15F" w:rsidR="000E4DF2" w:rsidRPr="000E4DF2" w:rsidRDefault="006B4A0E" w:rsidP="000E4DF2">
      <w:pPr>
        <w:pStyle w:val="CETReferencetext"/>
      </w:pPr>
      <w:r>
        <w:t>Katayama T., Kubo</w:t>
      </w:r>
      <w:r w:rsidR="000E4DF2" w:rsidRPr="000E4DF2">
        <w:t xml:space="preserve"> K., Sato N., 1977, Quantitative Analysis of Seismic Damage to Buried Utility Pipelines, Proceedings Sixth world conference earthquake engineering institute association 3369–3375.</w:t>
      </w:r>
    </w:p>
    <w:p w14:paraId="7A7715CE" w14:textId="305DB599" w:rsidR="000E4DF2" w:rsidRPr="000E4DF2" w:rsidRDefault="006B4A0E" w:rsidP="000E4DF2">
      <w:pPr>
        <w:pStyle w:val="CETReferencetext"/>
      </w:pPr>
      <w:r>
        <w:t>Katayama T., Kubo K., Sato</w:t>
      </w:r>
      <w:r w:rsidR="000E4DF2" w:rsidRPr="000E4DF2">
        <w:t xml:space="preserve"> N., 1975, Earthquake damage to water and gas distribution systems, 396–405.</w:t>
      </w:r>
    </w:p>
    <w:p w14:paraId="458C6CB5" w14:textId="76860014" w:rsidR="000E4DF2" w:rsidRPr="000E4DF2" w:rsidRDefault="006B4A0E" w:rsidP="000E4DF2">
      <w:pPr>
        <w:pStyle w:val="CETReferencetext"/>
      </w:pPr>
      <w:r>
        <w:t>Krausmann</w:t>
      </w:r>
      <w:r w:rsidR="000E4DF2" w:rsidRPr="000E4DF2">
        <w:t xml:space="preserve"> E., Cruz</w:t>
      </w:r>
      <w:r>
        <w:t xml:space="preserve"> A.M., Salzano</w:t>
      </w:r>
      <w:r w:rsidR="000E4DF2" w:rsidRPr="000E4DF2">
        <w:t xml:space="preserve"> E., 2017, Natech risk assessment and management: reducing the risk of natural-hazard impact on hazardous ins</w:t>
      </w:r>
      <w:r>
        <w:t>tallations, Elsevier, Amsterdam</w:t>
      </w:r>
      <w:r w:rsidR="000E4DF2" w:rsidRPr="000E4DF2">
        <w:t>; Boston, Massachusetts.</w:t>
      </w:r>
    </w:p>
    <w:p w14:paraId="373332BF" w14:textId="0841FCDF" w:rsidR="000E4DF2" w:rsidRPr="000E4DF2" w:rsidRDefault="006B4A0E" w:rsidP="000E4DF2">
      <w:pPr>
        <w:pStyle w:val="CETReferencetext"/>
      </w:pPr>
      <w:r>
        <w:t>Lanzano G., Salzano E., de Magistris</w:t>
      </w:r>
      <w:r w:rsidR="000E4DF2" w:rsidRPr="000E4DF2">
        <w:t xml:space="preserve"> F.S., </w:t>
      </w:r>
      <w:r>
        <w:t>Fabbrocino</w:t>
      </w:r>
      <w:r w:rsidR="000E4DF2" w:rsidRPr="000E4DF2">
        <w:t xml:space="preserve"> G., 2013, Seismic vulnerability of natural gas pipelines, Reliability Engineering &amp; System Safety 117, 73–80.</w:t>
      </w:r>
    </w:p>
    <w:p w14:paraId="422E9ECE" w14:textId="7514A9D3" w:rsidR="000E4DF2" w:rsidRPr="000E4DF2" w:rsidRDefault="006B4A0E" w:rsidP="000E4DF2">
      <w:pPr>
        <w:pStyle w:val="CETReferencetext"/>
      </w:pPr>
      <w:r>
        <w:t>Lanzano G., Salzano E., Santucci de Magistris F., Fabbrocino</w:t>
      </w:r>
      <w:r w:rsidR="000E4DF2" w:rsidRPr="000E4DF2">
        <w:t xml:space="preserve"> G., 2014, Seismic vulnerability of gas and liquid buried pipelines, Journal of Loss Prevention in the Process Industries 28, 72–78.</w:t>
      </w:r>
    </w:p>
    <w:p w14:paraId="118F2160" w14:textId="6F31C4D5" w:rsidR="000E4DF2" w:rsidRPr="000E4DF2" w:rsidRDefault="006B4A0E" w:rsidP="000E4DF2">
      <w:pPr>
        <w:pStyle w:val="CETReferencetext"/>
      </w:pPr>
      <w:r>
        <w:t>Leveille</w:t>
      </w:r>
      <w:r w:rsidR="00A253F0">
        <w:t xml:space="preserve"> T.P., Shane D., Morris</w:t>
      </w:r>
      <w:r w:rsidR="000E4DF2" w:rsidRPr="000E4DF2">
        <w:t xml:space="preserve"> J., 1995, Northridge earthquake pipeline rupture into the Santa Clara river, International Oil Spill Conference Proceedings 1995, 489–494.</w:t>
      </w:r>
    </w:p>
    <w:p w14:paraId="0ED33FC6" w14:textId="1F425488" w:rsidR="000E4DF2" w:rsidRPr="000E4DF2" w:rsidRDefault="00A253F0" w:rsidP="00923459">
      <w:pPr>
        <w:pStyle w:val="CETReferencetext"/>
      </w:pPr>
      <w:r>
        <w:t>Maruyama Y., Yamazaki</w:t>
      </w:r>
      <w:r w:rsidR="000E4DF2" w:rsidRPr="000E4DF2">
        <w:t xml:space="preserve"> F., 2010, Construction of fragility curve for water distribution pipes based on damage datasets from recent earthquakes in Japan, in: 9th US National and 10th Canadian Conference on Earthquake Engineering 2010, Including Papers from the 4th Int</w:t>
      </w:r>
      <w:r>
        <w:t xml:space="preserve">ernational Tsunami Symposium. </w:t>
      </w:r>
      <w:r w:rsidR="000E4DF2" w:rsidRPr="000E4DF2">
        <w:t>781–790.</w:t>
      </w:r>
    </w:p>
    <w:p w14:paraId="59424447" w14:textId="58B06B58" w:rsidR="000E4DF2" w:rsidRPr="000E4DF2" w:rsidRDefault="00A253F0" w:rsidP="00961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pPr>
      <w:r>
        <w:t>Moschonas I.F., Karakostas C., Lekidis</w:t>
      </w:r>
      <w:r w:rsidR="000E4DF2" w:rsidRPr="000E4DF2">
        <w:t xml:space="preserve"> V., Papadopoulos, S.P., 2014, Investigation of seismic vulnerability</w:t>
      </w:r>
      <w:r w:rsidR="00923459">
        <w:t xml:space="preserve"> of industrial pressure vessels, </w:t>
      </w:r>
      <w:r w:rsidR="00923459" w:rsidRPr="00923459">
        <w:t>2nd European Conference on Earthquake Engineering and Seismology, Istanbul,</w:t>
      </w:r>
      <w:r w:rsidR="00961430">
        <w:t xml:space="preserve"> </w:t>
      </w:r>
      <w:r w:rsidR="00923459" w:rsidRPr="00923459">
        <w:t>25-29 August 2014</w:t>
      </w:r>
    </w:p>
    <w:p w14:paraId="5E423E38" w14:textId="4315AD19" w:rsidR="000E4DF2" w:rsidRPr="000E4DF2" w:rsidRDefault="000E4DF2" w:rsidP="00961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pPr>
      <w:r w:rsidRPr="000E4DF2">
        <w:t>O’Rourke</w:t>
      </w:r>
      <w:r w:rsidR="00A2074B">
        <w:t xml:space="preserve"> T</w:t>
      </w:r>
      <w:r w:rsidR="00997E84">
        <w:t>.</w:t>
      </w:r>
      <w:r w:rsidR="00A253F0">
        <w:t>, Jeon</w:t>
      </w:r>
      <w:r w:rsidRPr="000E4DF2">
        <w:t xml:space="preserve"> S.S., 1999, Factors Affecting the Earthquake Damage of Water Distribution Systems.</w:t>
      </w:r>
      <w:r w:rsidR="00961430">
        <w:t xml:space="preserve"> </w:t>
      </w:r>
      <w:r w:rsidR="00961430" w:rsidRPr="00961430">
        <w:t>Technical Council On Lifeline Earthquake Engineering Monograph.</w:t>
      </w:r>
      <w:r w:rsidR="00961430">
        <w:t xml:space="preserve"> </w:t>
      </w:r>
      <w:r w:rsidR="00961430" w:rsidRPr="00961430">
        <w:t>379-388.</w:t>
      </w:r>
    </w:p>
    <w:p w14:paraId="2E59CFCC" w14:textId="7FABB26A" w:rsidR="000E4DF2" w:rsidRPr="000E4DF2" w:rsidRDefault="00A253F0" w:rsidP="000E4DF2">
      <w:pPr>
        <w:pStyle w:val="CETReferencetext"/>
      </w:pPr>
      <w:r>
        <w:t>O’Rourke M., Ayala</w:t>
      </w:r>
      <w:r w:rsidR="000E4DF2" w:rsidRPr="000E4DF2">
        <w:t xml:space="preserve"> G., 1993, Pipeline Damage Due to Wave Propagation, Journal of Geotechnical Engineering 119, 1490–1498.</w:t>
      </w:r>
    </w:p>
    <w:p w14:paraId="46859CB3" w14:textId="464113BD" w:rsidR="000E4DF2" w:rsidRPr="000E4DF2" w:rsidRDefault="00A253F0" w:rsidP="000E4DF2">
      <w:pPr>
        <w:pStyle w:val="CETReferencetext"/>
      </w:pPr>
      <w:r>
        <w:t>O’Rourke M., Deyoe</w:t>
      </w:r>
      <w:r w:rsidR="000E4DF2" w:rsidRPr="000E4DF2">
        <w:t xml:space="preserve"> E., 2004, Seismic Damage to Segmented Buried Pipe, Earthquake Spectra 20, 1167–1183.</w:t>
      </w:r>
    </w:p>
    <w:p w14:paraId="0ED965D5" w14:textId="18A9CA73" w:rsidR="000E4DF2" w:rsidRPr="000E4DF2" w:rsidRDefault="00A253F0" w:rsidP="000E4DF2">
      <w:pPr>
        <w:pStyle w:val="CETReferencetext"/>
      </w:pPr>
      <w:r>
        <w:t>O’Rourke T.D., Gowdy T.E., Stewart H.E., Pease</w:t>
      </w:r>
      <w:r w:rsidR="000E4DF2" w:rsidRPr="000E4DF2">
        <w:t xml:space="preserve"> J.W., 1991, Lifeline and geotechnical aspects of the 1989 Loma Prieta earthquake, International Conference on Recent Advances in Geotechnical Earthquake Engineering and Soil Dynamics [Proceedings] 2, Vol. 2, 1601–1612.</w:t>
      </w:r>
    </w:p>
    <w:p w14:paraId="452457F2" w14:textId="7D8F9953" w:rsidR="000E4DF2" w:rsidRPr="000E4DF2" w:rsidRDefault="000E4DF2" w:rsidP="000E4DF2">
      <w:pPr>
        <w:pStyle w:val="CETReferencetext"/>
      </w:pPr>
      <w:r w:rsidRPr="000E4DF2">
        <w:t>O’Rourke</w:t>
      </w:r>
      <w:r w:rsidR="00A253F0">
        <w:t xml:space="preserve"> T.D., Toprak</w:t>
      </w:r>
      <w:r w:rsidRPr="000E4DF2">
        <w:t xml:space="preserve"> S., Sano, Y., 1998, Factors affecting water supply damage caused by the Northridge earthquake, Proceedings of the Sixth US National Conference on Earthquake Engineering.</w:t>
      </w:r>
    </w:p>
    <w:p w14:paraId="1E4EC844" w14:textId="4AE1498D" w:rsidR="000E4DF2" w:rsidRPr="000E4DF2" w:rsidRDefault="00A253F0" w:rsidP="000E4DF2">
      <w:pPr>
        <w:pStyle w:val="CETReferencetext"/>
      </w:pPr>
      <w:r>
        <w:t>Pineda-Porras O., Najafi</w:t>
      </w:r>
      <w:r w:rsidR="000E4DF2" w:rsidRPr="000E4DF2">
        <w:t xml:space="preserve"> M., 2010, Seismic Damage Estimation for Buried Pipelines: Challenges after Three Decades of Progress. J. Pipeline Syst. Eng. Pract. 1, 19–24.</w:t>
      </w:r>
    </w:p>
    <w:p w14:paraId="4F659B04" w14:textId="12B61C60" w:rsidR="000E4DF2" w:rsidRPr="000E4DF2" w:rsidRDefault="00A253F0" w:rsidP="000E4DF2">
      <w:pPr>
        <w:pStyle w:val="CETReferencetext"/>
      </w:pPr>
      <w:r>
        <w:t>Pineda-Porras O., Ordaz</w:t>
      </w:r>
      <w:r w:rsidR="000E4DF2" w:rsidRPr="000E4DF2">
        <w:t xml:space="preserve"> M., 2007, A New Seismic Intensity Parameter to Estimate Damage in Buried Pipelines due to Seismic Wave Propagation, Journal of Earthquake Engineering 11, 773–786.</w:t>
      </w:r>
    </w:p>
    <w:p w14:paraId="07F8B8C8" w14:textId="705C256C" w:rsidR="000E4DF2" w:rsidRPr="000E4DF2" w:rsidRDefault="00A253F0" w:rsidP="000E4DF2">
      <w:pPr>
        <w:pStyle w:val="CETReferencetext"/>
      </w:pPr>
      <w:r>
        <w:t>Pineda-Porras O., Ordaz-Schroeder</w:t>
      </w:r>
      <w:r w:rsidR="000E4DF2" w:rsidRPr="000E4DF2">
        <w:t xml:space="preserve"> M., 2003, Seismic Vulnerability Function for High-Diameter Buried Pipelines: Mexico City’s Primary Water System Case, in: New Pipeline Technologies, Security, and Safety, Presented at the Pipeline Engineering and Construction International Conference 2003, American Society of Civil Engineers, Baltimor</w:t>
      </w:r>
      <w:r>
        <w:t xml:space="preserve">e, Maryland, United States, </w:t>
      </w:r>
      <w:r w:rsidR="000E4DF2" w:rsidRPr="000E4DF2">
        <w:t>1145–1154.</w:t>
      </w:r>
    </w:p>
    <w:p w14:paraId="6BD57957" w14:textId="56DF330C" w:rsidR="000E4DF2" w:rsidRPr="000E4DF2" w:rsidRDefault="00A253F0" w:rsidP="000E4DF2">
      <w:pPr>
        <w:pStyle w:val="CETReferencetext"/>
      </w:pPr>
      <w:r>
        <w:t>Porter K.A., Scawthorn C., Honegger D.G., O’Rourke</w:t>
      </w:r>
      <w:r w:rsidR="000E4DF2" w:rsidRPr="000E4DF2">
        <w:t xml:space="preserve"> T.D., Blackburn, F., 1992, Performance of water supply pipelines in liquefied soil (Report), Publ by Natl Inst of Standards &amp; Technology.</w:t>
      </w:r>
    </w:p>
    <w:p w14:paraId="779CF0A5" w14:textId="046996FB" w:rsidR="000E4DF2" w:rsidRPr="000E4DF2" w:rsidRDefault="00A253F0" w:rsidP="000E4DF2">
      <w:pPr>
        <w:pStyle w:val="CETReferencetext"/>
      </w:pPr>
      <w:r>
        <w:t>Sakai H., Pulido N., Hasegawa K., Kuwata</w:t>
      </w:r>
      <w:r w:rsidR="000E4DF2" w:rsidRPr="000E4DF2">
        <w:t xml:space="preserve"> Y., 2017, A new approach for estimating seismic damage of buried water supply pipelines: New Water Supply Pipeline Damage Estimation Approach, Earthquake Engng Struct. Dyn. 46, 1531–1548.</w:t>
      </w:r>
    </w:p>
    <w:p w14:paraId="5AC8D576" w14:textId="38470AB5" w:rsidR="000E4DF2" w:rsidRPr="000E4DF2" w:rsidRDefault="00A253F0" w:rsidP="000E4DF2">
      <w:pPr>
        <w:pStyle w:val="CETReferencetext"/>
      </w:pPr>
      <w:r>
        <w:t>Toprak</w:t>
      </w:r>
      <w:r w:rsidR="000E4DF2" w:rsidRPr="000E4DF2">
        <w:t xml:space="preserve"> S., 1998, Earthquake eff</w:t>
      </w:r>
      <w:r w:rsidR="00923459">
        <w:t xml:space="preserve">ects on buried lifeline systems, </w:t>
      </w:r>
      <w:r w:rsidR="00923459" w:rsidRPr="00923459">
        <w:t>PhD Cornell University (USA)</w:t>
      </w:r>
      <w:r w:rsidR="00923459">
        <w:t>.</w:t>
      </w:r>
    </w:p>
    <w:p w14:paraId="65B202E1" w14:textId="0B8AA776" w:rsidR="000E4DF2" w:rsidRPr="000E4DF2" w:rsidRDefault="00A253F0" w:rsidP="000E4DF2">
      <w:pPr>
        <w:pStyle w:val="CETReferencetext"/>
      </w:pPr>
      <w:r>
        <w:t>Tsinidis G., Di Sarno L., Sextos A., Furtner</w:t>
      </w:r>
      <w:r w:rsidR="000E4DF2" w:rsidRPr="000E4DF2">
        <w:t xml:space="preserve"> P., 2019, A critical review on the vulnerability assessment of natural gas pipelines subjected to seismic wave propagation. Part 1: Fragility relations and implemented seismic intensity measures. Tunnelling and Underground Space Technology 86, 279–296.</w:t>
      </w:r>
    </w:p>
    <w:p w14:paraId="79256AF8" w14:textId="38F86C2C" w:rsidR="000E4DF2" w:rsidRPr="000E4DF2" w:rsidRDefault="00A253F0" w:rsidP="000E4DF2">
      <w:pPr>
        <w:pStyle w:val="CETReferencetext"/>
      </w:pPr>
      <w:r>
        <w:t>Woessner J., Laurentiu D., Giardini D., Crowley H., Cotton</w:t>
      </w:r>
      <w:r w:rsidR="000E4DF2" w:rsidRPr="000E4DF2">
        <w:t xml:space="preserve"> F., Grünth</w:t>
      </w:r>
      <w:r>
        <w:t>al G., Valensise G., Arvidsson R., Basili R., Demircioglu M.B., Hiemer S., Meletti C., Musson R.W., Rovida A.N., Sesetyan K., Stucchi</w:t>
      </w:r>
      <w:r w:rsidR="000E4DF2" w:rsidRPr="000E4DF2">
        <w:t xml:space="preserve"> M., 2015, The 2013 European Seismic Hazard Model: key components and results, Bull Earthquake Eng 13, 3553–3596.</w:t>
      </w:r>
    </w:p>
    <w:p w14:paraId="2885DFE6" w14:textId="564F3BA4" w:rsidR="00C7684D" w:rsidRPr="000E4DF2" w:rsidRDefault="00A253F0" w:rsidP="009D26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pPr>
      <w:r>
        <w:t>Yeh</w:t>
      </w:r>
      <w:r w:rsidR="000E4DF2" w:rsidRPr="000E4DF2">
        <w:t xml:space="preserve"> C.</w:t>
      </w:r>
      <w:r w:rsidR="00997E84">
        <w:t>H</w:t>
      </w:r>
      <w:r>
        <w:t>., Shih</w:t>
      </w:r>
      <w:r w:rsidR="000E4DF2" w:rsidRPr="000E4DF2">
        <w:t xml:space="preserve"> B.</w:t>
      </w:r>
      <w:r>
        <w:t>J., Chang</w:t>
      </w:r>
      <w:r w:rsidR="000E4DF2" w:rsidRPr="000E4DF2">
        <w:t xml:space="preserve"> C.</w:t>
      </w:r>
      <w:r>
        <w:t>H., Chen W.Y.W., Liu G.Y., Hung</w:t>
      </w:r>
      <w:r w:rsidR="00997E84">
        <w:t xml:space="preserve"> H.</w:t>
      </w:r>
      <w:r w:rsidR="000E4DF2" w:rsidRPr="000E4DF2">
        <w:t>Y., 2006, Seismic Damage Assessment of Potable Water Pipelines, Presented at the Proce</w:t>
      </w:r>
      <w:r w:rsidR="00961430">
        <w:t xml:space="preserve">edings of </w:t>
      </w:r>
      <w:r w:rsidR="00961430" w:rsidRPr="00961430">
        <w:t>the 4th International Conference on Earthquake Engineering, Taipei (Taiwan)</w:t>
      </w:r>
      <w:r w:rsidR="00961430">
        <w:t xml:space="preserve">, </w:t>
      </w:r>
      <w:r w:rsidR="00961430" w:rsidRPr="00961430">
        <w:t>2-13 October 2006</w:t>
      </w:r>
    </w:p>
    <w:sectPr w:rsidR="00C7684D" w:rsidRPr="000E4DF2"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D31A" w16cex:dateUtc="2021-12-28T12:31:00Z"/>
  <w16cex:commentExtensible w16cex:durableId="257802EC" w16cex:dateUtc="2021-12-30T09:05:00Z"/>
  <w16cex:commentExtensible w16cex:durableId="2570194D" w16cex:dateUtc="2021-12-24T09:02:00Z"/>
  <w16cex:commentExtensible w16cex:durableId="2576D31D" w16cex:dateUtc="2021-12-27T14:11:00Z"/>
  <w16cex:commentExtensible w16cex:durableId="2576D594" w16cex:dateUtc="2021-12-29T11:39:00Z"/>
  <w16cex:commentExtensible w16cex:durableId="2576D31E" w16cex:dateUtc="2021-12-27T14:10:00Z"/>
  <w16cex:commentExtensible w16cex:durableId="25703705" w16cex:dateUtc="2021-12-24T11:09:00Z"/>
  <w16cex:commentExtensible w16cex:durableId="2576D320" w16cex:dateUtc="2021-12-27T12:43:00Z"/>
  <w16cex:commentExtensible w16cex:durableId="25780AD3" w16cex:dateUtc="2021-12-30T09:39:00Z"/>
  <w16cex:commentExtensible w16cex:durableId="25780B61" w16cex:dateUtc="2021-12-30T09:41:00Z"/>
  <w16cex:commentExtensible w16cex:durableId="2576D321" w16cex:dateUtc="2021-12-27T13:13:00Z"/>
  <w16cex:commentExtensible w16cex:durableId="25780C85" w16cex:dateUtc="2021-12-30T09:46:00Z"/>
  <w16cex:commentExtensible w16cex:durableId="25780CF0" w16cex:dateUtc="2021-12-30T09:48:00Z"/>
  <w16cex:commentExtensible w16cex:durableId="2576D322" w16cex:dateUtc="2021-12-27T13:24:00Z"/>
  <w16cex:commentExtensible w16cex:durableId="25780DF8" w16cex:dateUtc="2021-12-30T09:52:00Z"/>
  <w16cex:commentExtensible w16cex:durableId="25780EFA" w16cex:dateUtc="2021-12-30T09:56:00Z"/>
  <w16cex:commentExtensible w16cex:durableId="25781013" w16cex:dateUtc="2021-12-30T10:01:00Z"/>
  <w16cex:commentExtensible w16cex:durableId="25780FB0" w16cex:dateUtc="2021-12-30T10:00:00Z"/>
  <w16cex:commentExtensible w16cex:durableId="2576D323" w16cex:dateUtc="2021-12-28T12:35:00Z"/>
  <w16cex:commentExtensible w16cex:durableId="25780FEB" w16cex:dateUtc="2021-12-30T10:00:00Z"/>
  <w16cex:commentExtensible w16cex:durableId="2578105F" w16cex:dateUtc="2021-12-30T10:02:00Z"/>
  <w16cex:commentExtensible w16cex:durableId="2576D324" w16cex:dateUtc="2021-12-27T12:15:00Z"/>
  <w16cex:commentExtensible w16cex:durableId="257811DC" w16cex:dateUtc="2021-12-30T10:09:00Z"/>
  <w16cex:commentExtensible w16cex:durableId="257017CC" w16cex:dateUtc="2021-12-23T13:16:00Z"/>
  <w16cex:commentExtensible w16cex:durableId="2576D404" w16cex:dateUtc="2021-12-29T11:33:00Z"/>
</w16cex:commentsExtensible>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6DCC9" w14:textId="77777777" w:rsidR="00161AF7" w:rsidRDefault="00161AF7" w:rsidP="004F5E36">
      <w:r>
        <w:separator/>
      </w:r>
    </w:p>
  </w:endnote>
  <w:endnote w:type="continuationSeparator" w:id="0">
    <w:p w14:paraId="0A67B9A5" w14:textId="77777777" w:rsidR="00161AF7" w:rsidRDefault="00161AF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TimesNewRomanPSMT">
    <w:altName w:val="Times New Roman"/>
    <w:panose1 w:val="00000000000000000000"/>
    <w:charset w:val="00"/>
    <w:family w:val="roman"/>
    <w:notTrueType/>
    <w:pitch w:val="default"/>
  </w:font>
  <w:font w:name="Calibri-Italic">
    <w:altName w:val="Calibri"/>
    <w:panose1 w:val="00000000000000000000"/>
    <w:charset w:val="00"/>
    <w:family w:val="roman"/>
    <w:notTrueType/>
    <w:pitch w:val="default"/>
  </w:font>
  <w:font w:name="Calibri-Bold">
    <w:altName w:val="Calibri"/>
    <w:panose1 w:val="00000000000000000000"/>
    <w:charset w:val="00"/>
    <w:family w:val="roman"/>
    <w:notTrueType/>
    <w:pitch w:val="default"/>
  </w:font>
  <w:font w:name="AdvP6960">
    <w:altName w:val="Cambria"/>
    <w:charset w:val="00"/>
    <w:family w:val="auto"/>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AEA822" w14:textId="77777777" w:rsidR="00161AF7" w:rsidRDefault="00161AF7" w:rsidP="004F5E36">
      <w:r>
        <w:separator/>
      </w:r>
    </w:p>
  </w:footnote>
  <w:footnote w:type="continuationSeparator" w:id="0">
    <w:p w14:paraId="2D5ED61D" w14:textId="77777777" w:rsidR="00161AF7" w:rsidRDefault="00161AF7" w:rsidP="004F5E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72A6DA4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7F791ED6"/>
    <w:multiLevelType w:val="hybridMultilevel"/>
    <w:tmpl w:val="9C642C44"/>
    <w:lvl w:ilvl="0" w:tplc="E2EC10A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 w:numId="24">
    <w:abstractNumId w:val="10"/>
  </w:num>
  <w:num w:numId="25">
    <w:abstractNumId w:val="21"/>
  </w:num>
  <w:num w:numId="26">
    <w:abstractNumId w:val="10"/>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NK0FAC+bkuEtAAAA"/>
  </w:docVars>
  <w:rsids>
    <w:rsidRoot w:val="000E414A"/>
    <w:rsid w:val="000027C0"/>
    <w:rsid w:val="000052FB"/>
    <w:rsid w:val="00006EE3"/>
    <w:rsid w:val="00007EAF"/>
    <w:rsid w:val="000117CB"/>
    <w:rsid w:val="0003148D"/>
    <w:rsid w:val="00031EEC"/>
    <w:rsid w:val="00051566"/>
    <w:rsid w:val="000515E9"/>
    <w:rsid w:val="00061504"/>
    <w:rsid w:val="00062A9A"/>
    <w:rsid w:val="00063234"/>
    <w:rsid w:val="00065058"/>
    <w:rsid w:val="0007580A"/>
    <w:rsid w:val="00086C39"/>
    <w:rsid w:val="00096F67"/>
    <w:rsid w:val="000A03B2"/>
    <w:rsid w:val="000B7238"/>
    <w:rsid w:val="000C25CD"/>
    <w:rsid w:val="000D0268"/>
    <w:rsid w:val="000D34BE"/>
    <w:rsid w:val="000E05B1"/>
    <w:rsid w:val="000E102F"/>
    <w:rsid w:val="000E2AB1"/>
    <w:rsid w:val="000E36F1"/>
    <w:rsid w:val="000E3A73"/>
    <w:rsid w:val="000E3A8B"/>
    <w:rsid w:val="000E414A"/>
    <w:rsid w:val="000E4DF2"/>
    <w:rsid w:val="000F093C"/>
    <w:rsid w:val="000F65FD"/>
    <w:rsid w:val="000F787B"/>
    <w:rsid w:val="0012091F"/>
    <w:rsid w:val="0012162D"/>
    <w:rsid w:val="00125517"/>
    <w:rsid w:val="001263E5"/>
    <w:rsid w:val="00126BC2"/>
    <w:rsid w:val="00130495"/>
    <w:rsid w:val="001308B6"/>
    <w:rsid w:val="0013121F"/>
    <w:rsid w:val="00131FE6"/>
    <w:rsid w:val="0013263F"/>
    <w:rsid w:val="001331DF"/>
    <w:rsid w:val="00134DE4"/>
    <w:rsid w:val="001400F2"/>
    <w:rsid w:val="0014034D"/>
    <w:rsid w:val="00140FDC"/>
    <w:rsid w:val="00141620"/>
    <w:rsid w:val="00144D16"/>
    <w:rsid w:val="00150BF0"/>
    <w:rsid w:val="00150E59"/>
    <w:rsid w:val="00152DE3"/>
    <w:rsid w:val="00155F73"/>
    <w:rsid w:val="00161AF7"/>
    <w:rsid w:val="00164CF9"/>
    <w:rsid w:val="001667A6"/>
    <w:rsid w:val="001738EA"/>
    <w:rsid w:val="001743CE"/>
    <w:rsid w:val="00174E59"/>
    <w:rsid w:val="001814FF"/>
    <w:rsid w:val="00184AD6"/>
    <w:rsid w:val="00190DF9"/>
    <w:rsid w:val="001A4AF7"/>
    <w:rsid w:val="001B0349"/>
    <w:rsid w:val="001B1E93"/>
    <w:rsid w:val="001B65C1"/>
    <w:rsid w:val="001C3F19"/>
    <w:rsid w:val="001C684B"/>
    <w:rsid w:val="001D0CFB"/>
    <w:rsid w:val="001D4E68"/>
    <w:rsid w:val="001D53FC"/>
    <w:rsid w:val="001F42A5"/>
    <w:rsid w:val="001F7B9D"/>
    <w:rsid w:val="00201C93"/>
    <w:rsid w:val="00221346"/>
    <w:rsid w:val="002224B4"/>
    <w:rsid w:val="00224437"/>
    <w:rsid w:val="00242156"/>
    <w:rsid w:val="002447EF"/>
    <w:rsid w:val="00251550"/>
    <w:rsid w:val="00253696"/>
    <w:rsid w:val="00263B05"/>
    <w:rsid w:val="0026788A"/>
    <w:rsid w:val="0027221A"/>
    <w:rsid w:val="00275B61"/>
    <w:rsid w:val="0028050B"/>
    <w:rsid w:val="00280FAF"/>
    <w:rsid w:val="00282656"/>
    <w:rsid w:val="002829BF"/>
    <w:rsid w:val="00293B5A"/>
    <w:rsid w:val="00296B83"/>
    <w:rsid w:val="002B20BE"/>
    <w:rsid w:val="002B4015"/>
    <w:rsid w:val="002B5E52"/>
    <w:rsid w:val="002B78CE"/>
    <w:rsid w:val="002C2703"/>
    <w:rsid w:val="002C2FB6"/>
    <w:rsid w:val="002D3092"/>
    <w:rsid w:val="002E5FA7"/>
    <w:rsid w:val="002F3309"/>
    <w:rsid w:val="002F5D6A"/>
    <w:rsid w:val="002F658E"/>
    <w:rsid w:val="003008CE"/>
    <w:rsid w:val="003009B7"/>
    <w:rsid w:val="00300E56"/>
    <w:rsid w:val="0030469C"/>
    <w:rsid w:val="00312F89"/>
    <w:rsid w:val="0031617C"/>
    <w:rsid w:val="00321CA6"/>
    <w:rsid w:val="00323763"/>
    <w:rsid w:val="00334C09"/>
    <w:rsid w:val="003543C1"/>
    <w:rsid w:val="003566D5"/>
    <w:rsid w:val="003608E7"/>
    <w:rsid w:val="00371681"/>
    <w:rsid w:val="003723D4"/>
    <w:rsid w:val="00381905"/>
    <w:rsid w:val="00384CC8"/>
    <w:rsid w:val="00386894"/>
    <w:rsid w:val="003871FD"/>
    <w:rsid w:val="003944D3"/>
    <w:rsid w:val="003A1E30"/>
    <w:rsid w:val="003A2829"/>
    <w:rsid w:val="003A51C6"/>
    <w:rsid w:val="003A7D1C"/>
    <w:rsid w:val="003B304B"/>
    <w:rsid w:val="003B3146"/>
    <w:rsid w:val="003B3FB9"/>
    <w:rsid w:val="003B787F"/>
    <w:rsid w:val="003C18AB"/>
    <w:rsid w:val="003C36DC"/>
    <w:rsid w:val="003D0F80"/>
    <w:rsid w:val="003F015E"/>
    <w:rsid w:val="003F59E7"/>
    <w:rsid w:val="00400414"/>
    <w:rsid w:val="00401A70"/>
    <w:rsid w:val="004060DA"/>
    <w:rsid w:val="0041446B"/>
    <w:rsid w:val="004265E0"/>
    <w:rsid w:val="0044329C"/>
    <w:rsid w:val="00447246"/>
    <w:rsid w:val="00447C86"/>
    <w:rsid w:val="00453E24"/>
    <w:rsid w:val="00457456"/>
    <w:rsid w:val="004577FE"/>
    <w:rsid w:val="00457B9C"/>
    <w:rsid w:val="0046164A"/>
    <w:rsid w:val="004628D2"/>
    <w:rsid w:val="00462DCD"/>
    <w:rsid w:val="00463016"/>
    <w:rsid w:val="004648AD"/>
    <w:rsid w:val="004703A9"/>
    <w:rsid w:val="0047145E"/>
    <w:rsid w:val="00474DD1"/>
    <w:rsid w:val="004760DE"/>
    <w:rsid w:val="004763D7"/>
    <w:rsid w:val="00492CA8"/>
    <w:rsid w:val="0049428A"/>
    <w:rsid w:val="004A004E"/>
    <w:rsid w:val="004A24CF"/>
    <w:rsid w:val="004A4EA0"/>
    <w:rsid w:val="004B0647"/>
    <w:rsid w:val="004B0FD9"/>
    <w:rsid w:val="004C3D1D"/>
    <w:rsid w:val="004C7913"/>
    <w:rsid w:val="004E0300"/>
    <w:rsid w:val="004E0EAA"/>
    <w:rsid w:val="004E0F84"/>
    <w:rsid w:val="004E4DD6"/>
    <w:rsid w:val="004F178D"/>
    <w:rsid w:val="004F5E36"/>
    <w:rsid w:val="004F69F6"/>
    <w:rsid w:val="00507B47"/>
    <w:rsid w:val="00507BEF"/>
    <w:rsid w:val="00507CC9"/>
    <w:rsid w:val="005119A5"/>
    <w:rsid w:val="005151E5"/>
    <w:rsid w:val="00522C29"/>
    <w:rsid w:val="00526AA8"/>
    <w:rsid w:val="005278B7"/>
    <w:rsid w:val="005311B3"/>
    <w:rsid w:val="00532016"/>
    <w:rsid w:val="005346C8"/>
    <w:rsid w:val="00543E7D"/>
    <w:rsid w:val="00547A68"/>
    <w:rsid w:val="0055145F"/>
    <w:rsid w:val="00552A56"/>
    <w:rsid w:val="005531C9"/>
    <w:rsid w:val="005615EF"/>
    <w:rsid w:val="00562899"/>
    <w:rsid w:val="00567227"/>
    <w:rsid w:val="005700FC"/>
    <w:rsid w:val="00570C43"/>
    <w:rsid w:val="0058652F"/>
    <w:rsid w:val="0059493F"/>
    <w:rsid w:val="005A54F6"/>
    <w:rsid w:val="005A5D70"/>
    <w:rsid w:val="005A66C1"/>
    <w:rsid w:val="005B2110"/>
    <w:rsid w:val="005B61E6"/>
    <w:rsid w:val="005B660B"/>
    <w:rsid w:val="005C77E1"/>
    <w:rsid w:val="005D668A"/>
    <w:rsid w:val="005D6A2F"/>
    <w:rsid w:val="005D729E"/>
    <w:rsid w:val="005E1A82"/>
    <w:rsid w:val="005E794C"/>
    <w:rsid w:val="005F0A28"/>
    <w:rsid w:val="005F0E5E"/>
    <w:rsid w:val="005F2009"/>
    <w:rsid w:val="00600535"/>
    <w:rsid w:val="0060289D"/>
    <w:rsid w:val="00610CD6"/>
    <w:rsid w:val="00620DEE"/>
    <w:rsid w:val="00621F92"/>
    <w:rsid w:val="0062280A"/>
    <w:rsid w:val="006242A6"/>
    <w:rsid w:val="00625639"/>
    <w:rsid w:val="00631B33"/>
    <w:rsid w:val="0064184D"/>
    <w:rsid w:val="006422CC"/>
    <w:rsid w:val="00643A25"/>
    <w:rsid w:val="00643D19"/>
    <w:rsid w:val="00644098"/>
    <w:rsid w:val="00660E3E"/>
    <w:rsid w:val="00662E74"/>
    <w:rsid w:val="00666A65"/>
    <w:rsid w:val="0067104F"/>
    <w:rsid w:val="00672552"/>
    <w:rsid w:val="00680C23"/>
    <w:rsid w:val="00686300"/>
    <w:rsid w:val="00693766"/>
    <w:rsid w:val="00694BAB"/>
    <w:rsid w:val="006A178D"/>
    <w:rsid w:val="006A2BB6"/>
    <w:rsid w:val="006A3281"/>
    <w:rsid w:val="006B4888"/>
    <w:rsid w:val="006B4A0E"/>
    <w:rsid w:val="006B794A"/>
    <w:rsid w:val="006C2E45"/>
    <w:rsid w:val="006C359C"/>
    <w:rsid w:val="006C5579"/>
    <w:rsid w:val="006D6E8B"/>
    <w:rsid w:val="006E6C32"/>
    <w:rsid w:val="006E737D"/>
    <w:rsid w:val="006F22B9"/>
    <w:rsid w:val="00700C42"/>
    <w:rsid w:val="00701DAB"/>
    <w:rsid w:val="007053F8"/>
    <w:rsid w:val="00713973"/>
    <w:rsid w:val="00720A24"/>
    <w:rsid w:val="0072257A"/>
    <w:rsid w:val="00727362"/>
    <w:rsid w:val="00732386"/>
    <w:rsid w:val="0073514D"/>
    <w:rsid w:val="007447F3"/>
    <w:rsid w:val="007460EE"/>
    <w:rsid w:val="0075036C"/>
    <w:rsid w:val="0075499F"/>
    <w:rsid w:val="007661C8"/>
    <w:rsid w:val="0077098D"/>
    <w:rsid w:val="00773F78"/>
    <w:rsid w:val="00776D91"/>
    <w:rsid w:val="00782A0E"/>
    <w:rsid w:val="007871B6"/>
    <w:rsid w:val="007931FA"/>
    <w:rsid w:val="007A4861"/>
    <w:rsid w:val="007A7BBA"/>
    <w:rsid w:val="007B0C50"/>
    <w:rsid w:val="007B48F9"/>
    <w:rsid w:val="007C1A43"/>
    <w:rsid w:val="007C524E"/>
    <w:rsid w:val="007D4689"/>
    <w:rsid w:val="007E0300"/>
    <w:rsid w:val="007E0EBF"/>
    <w:rsid w:val="007E3CB9"/>
    <w:rsid w:val="007E501B"/>
    <w:rsid w:val="007F4A11"/>
    <w:rsid w:val="0080013E"/>
    <w:rsid w:val="008035D0"/>
    <w:rsid w:val="00806736"/>
    <w:rsid w:val="00810741"/>
    <w:rsid w:val="0081168E"/>
    <w:rsid w:val="008128C2"/>
    <w:rsid w:val="00813288"/>
    <w:rsid w:val="00815A7D"/>
    <w:rsid w:val="008168FC"/>
    <w:rsid w:val="00817816"/>
    <w:rsid w:val="00823C05"/>
    <w:rsid w:val="00830996"/>
    <w:rsid w:val="008345F1"/>
    <w:rsid w:val="00840D09"/>
    <w:rsid w:val="00846675"/>
    <w:rsid w:val="00865B07"/>
    <w:rsid w:val="0086614B"/>
    <w:rsid w:val="00866246"/>
    <w:rsid w:val="008667EA"/>
    <w:rsid w:val="00870F99"/>
    <w:rsid w:val="00871114"/>
    <w:rsid w:val="0087637F"/>
    <w:rsid w:val="0089040D"/>
    <w:rsid w:val="008909EE"/>
    <w:rsid w:val="00892AD5"/>
    <w:rsid w:val="00893C50"/>
    <w:rsid w:val="008A1512"/>
    <w:rsid w:val="008B107A"/>
    <w:rsid w:val="008B5476"/>
    <w:rsid w:val="008D2039"/>
    <w:rsid w:val="008D32B9"/>
    <w:rsid w:val="008D433B"/>
    <w:rsid w:val="008E3360"/>
    <w:rsid w:val="008E566E"/>
    <w:rsid w:val="008F6541"/>
    <w:rsid w:val="0090161A"/>
    <w:rsid w:val="00901EB6"/>
    <w:rsid w:val="00902829"/>
    <w:rsid w:val="00904C62"/>
    <w:rsid w:val="00906819"/>
    <w:rsid w:val="00910D32"/>
    <w:rsid w:val="009166D5"/>
    <w:rsid w:val="00920ECF"/>
    <w:rsid w:val="009210DB"/>
    <w:rsid w:val="00922BA8"/>
    <w:rsid w:val="00923459"/>
    <w:rsid w:val="009245A5"/>
    <w:rsid w:val="00924DAC"/>
    <w:rsid w:val="00926904"/>
    <w:rsid w:val="00927058"/>
    <w:rsid w:val="0093543C"/>
    <w:rsid w:val="00940D07"/>
    <w:rsid w:val="00942750"/>
    <w:rsid w:val="009450CE"/>
    <w:rsid w:val="00947179"/>
    <w:rsid w:val="00950F1C"/>
    <w:rsid w:val="0095164B"/>
    <w:rsid w:val="00954090"/>
    <w:rsid w:val="009573E7"/>
    <w:rsid w:val="00961430"/>
    <w:rsid w:val="00963E05"/>
    <w:rsid w:val="00966602"/>
    <w:rsid w:val="00967319"/>
    <w:rsid w:val="00967843"/>
    <w:rsid w:val="00967D54"/>
    <w:rsid w:val="00971028"/>
    <w:rsid w:val="00984F61"/>
    <w:rsid w:val="009900D0"/>
    <w:rsid w:val="00993B84"/>
    <w:rsid w:val="00993E8C"/>
    <w:rsid w:val="00996483"/>
    <w:rsid w:val="00996F5A"/>
    <w:rsid w:val="00997E84"/>
    <w:rsid w:val="009A56D0"/>
    <w:rsid w:val="009B041A"/>
    <w:rsid w:val="009C37C3"/>
    <w:rsid w:val="009C7C86"/>
    <w:rsid w:val="009D26CC"/>
    <w:rsid w:val="009D2FF7"/>
    <w:rsid w:val="009E2652"/>
    <w:rsid w:val="009E7884"/>
    <w:rsid w:val="009E788A"/>
    <w:rsid w:val="009F0E08"/>
    <w:rsid w:val="00A0078F"/>
    <w:rsid w:val="00A05E77"/>
    <w:rsid w:val="00A152EA"/>
    <w:rsid w:val="00A162FC"/>
    <w:rsid w:val="00A1763D"/>
    <w:rsid w:val="00A17CEC"/>
    <w:rsid w:val="00A2074B"/>
    <w:rsid w:val="00A24D04"/>
    <w:rsid w:val="00A253F0"/>
    <w:rsid w:val="00A27C0A"/>
    <w:rsid w:val="00A27EF0"/>
    <w:rsid w:val="00A32066"/>
    <w:rsid w:val="00A3508E"/>
    <w:rsid w:val="00A36FD5"/>
    <w:rsid w:val="00A372B9"/>
    <w:rsid w:val="00A42361"/>
    <w:rsid w:val="00A50B20"/>
    <w:rsid w:val="00A51390"/>
    <w:rsid w:val="00A56FD8"/>
    <w:rsid w:val="00A60D13"/>
    <w:rsid w:val="00A708EE"/>
    <w:rsid w:val="00A72745"/>
    <w:rsid w:val="00A7394F"/>
    <w:rsid w:val="00A76EFC"/>
    <w:rsid w:val="00A809C4"/>
    <w:rsid w:val="00A91010"/>
    <w:rsid w:val="00A97F29"/>
    <w:rsid w:val="00AA702E"/>
    <w:rsid w:val="00AB0964"/>
    <w:rsid w:val="00AB2D91"/>
    <w:rsid w:val="00AB5011"/>
    <w:rsid w:val="00AC109C"/>
    <w:rsid w:val="00AC4D30"/>
    <w:rsid w:val="00AC7368"/>
    <w:rsid w:val="00AC7B65"/>
    <w:rsid w:val="00AD16B9"/>
    <w:rsid w:val="00AD4F47"/>
    <w:rsid w:val="00AD77A1"/>
    <w:rsid w:val="00AE377D"/>
    <w:rsid w:val="00AE7CFB"/>
    <w:rsid w:val="00AF0EBA"/>
    <w:rsid w:val="00AF4E1D"/>
    <w:rsid w:val="00B02C8A"/>
    <w:rsid w:val="00B15F32"/>
    <w:rsid w:val="00B17A2F"/>
    <w:rsid w:val="00B17FBD"/>
    <w:rsid w:val="00B315A6"/>
    <w:rsid w:val="00B31813"/>
    <w:rsid w:val="00B33365"/>
    <w:rsid w:val="00B41E70"/>
    <w:rsid w:val="00B4552C"/>
    <w:rsid w:val="00B4783F"/>
    <w:rsid w:val="00B50B69"/>
    <w:rsid w:val="00B57B36"/>
    <w:rsid w:val="00B57E6F"/>
    <w:rsid w:val="00B66E40"/>
    <w:rsid w:val="00B849B7"/>
    <w:rsid w:val="00B8686D"/>
    <w:rsid w:val="00B93F69"/>
    <w:rsid w:val="00B94B8B"/>
    <w:rsid w:val="00BB1DDC"/>
    <w:rsid w:val="00BC0E18"/>
    <w:rsid w:val="00BC30C9"/>
    <w:rsid w:val="00BD077D"/>
    <w:rsid w:val="00BD4CFF"/>
    <w:rsid w:val="00BD5865"/>
    <w:rsid w:val="00BE097A"/>
    <w:rsid w:val="00BE1422"/>
    <w:rsid w:val="00BE25E3"/>
    <w:rsid w:val="00BE3E58"/>
    <w:rsid w:val="00C01616"/>
    <w:rsid w:val="00C0162B"/>
    <w:rsid w:val="00C068ED"/>
    <w:rsid w:val="00C22E0C"/>
    <w:rsid w:val="00C307A6"/>
    <w:rsid w:val="00C345B1"/>
    <w:rsid w:val="00C36933"/>
    <w:rsid w:val="00C40142"/>
    <w:rsid w:val="00C41FE9"/>
    <w:rsid w:val="00C44B96"/>
    <w:rsid w:val="00C47B6C"/>
    <w:rsid w:val="00C51B53"/>
    <w:rsid w:val="00C52C3C"/>
    <w:rsid w:val="00C57182"/>
    <w:rsid w:val="00C57863"/>
    <w:rsid w:val="00C635DA"/>
    <w:rsid w:val="00C655FD"/>
    <w:rsid w:val="00C75407"/>
    <w:rsid w:val="00C7684D"/>
    <w:rsid w:val="00C870A8"/>
    <w:rsid w:val="00C91A51"/>
    <w:rsid w:val="00C94434"/>
    <w:rsid w:val="00CA0D75"/>
    <w:rsid w:val="00CA1C95"/>
    <w:rsid w:val="00CA5A9C"/>
    <w:rsid w:val="00CB0D50"/>
    <w:rsid w:val="00CC4C20"/>
    <w:rsid w:val="00CC52B4"/>
    <w:rsid w:val="00CD3517"/>
    <w:rsid w:val="00CD5FE2"/>
    <w:rsid w:val="00CE7C68"/>
    <w:rsid w:val="00CF684B"/>
    <w:rsid w:val="00D02B4C"/>
    <w:rsid w:val="00D0369C"/>
    <w:rsid w:val="00D040C4"/>
    <w:rsid w:val="00D066D0"/>
    <w:rsid w:val="00D4090D"/>
    <w:rsid w:val="00D46B7E"/>
    <w:rsid w:val="00D57C84"/>
    <w:rsid w:val="00D600E5"/>
    <w:rsid w:val="00D6057D"/>
    <w:rsid w:val="00D753F5"/>
    <w:rsid w:val="00D80AD3"/>
    <w:rsid w:val="00D82508"/>
    <w:rsid w:val="00D82EE3"/>
    <w:rsid w:val="00D836C5"/>
    <w:rsid w:val="00D84576"/>
    <w:rsid w:val="00D84DEA"/>
    <w:rsid w:val="00D85B3B"/>
    <w:rsid w:val="00D860BC"/>
    <w:rsid w:val="00DA1399"/>
    <w:rsid w:val="00DA24C6"/>
    <w:rsid w:val="00DA4D7B"/>
    <w:rsid w:val="00DB1283"/>
    <w:rsid w:val="00DB4751"/>
    <w:rsid w:val="00DC257F"/>
    <w:rsid w:val="00DC3158"/>
    <w:rsid w:val="00DD03BD"/>
    <w:rsid w:val="00DD1F56"/>
    <w:rsid w:val="00DD4F32"/>
    <w:rsid w:val="00DE264A"/>
    <w:rsid w:val="00DF5072"/>
    <w:rsid w:val="00E0075F"/>
    <w:rsid w:val="00E02D18"/>
    <w:rsid w:val="00E041E7"/>
    <w:rsid w:val="00E16202"/>
    <w:rsid w:val="00E20070"/>
    <w:rsid w:val="00E20112"/>
    <w:rsid w:val="00E2266A"/>
    <w:rsid w:val="00E23CA1"/>
    <w:rsid w:val="00E30D5E"/>
    <w:rsid w:val="00E3228B"/>
    <w:rsid w:val="00E34AE0"/>
    <w:rsid w:val="00E409A8"/>
    <w:rsid w:val="00E40F73"/>
    <w:rsid w:val="00E42DEE"/>
    <w:rsid w:val="00E44B03"/>
    <w:rsid w:val="00E50C12"/>
    <w:rsid w:val="00E618DB"/>
    <w:rsid w:val="00E64AC3"/>
    <w:rsid w:val="00E65B91"/>
    <w:rsid w:val="00E67B8A"/>
    <w:rsid w:val="00E7209D"/>
    <w:rsid w:val="00E72EAD"/>
    <w:rsid w:val="00E77223"/>
    <w:rsid w:val="00E8528B"/>
    <w:rsid w:val="00E85B94"/>
    <w:rsid w:val="00E85FEF"/>
    <w:rsid w:val="00E978D0"/>
    <w:rsid w:val="00EA20E3"/>
    <w:rsid w:val="00EA3FD1"/>
    <w:rsid w:val="00EA4613"/>
    <w:rsid w:val="00EA56E3"/>
    <w:rsid w:val="00EA7EF9"/>
    <w:rsid w:val="00EA7F91"/>
    <w:rsid w:val="00EB1523"/>
    <w:rsid w:val="00EB7785"/>
    <w:rsid w:val="00EC0E49"/>
    <w:rsid w:val="00EC101F"/>
    <w:rsid w:val="00EC1D9F"/>
    <w:rsid w:val="00ED0E89"/>
    <w:rsid w:val="00ED3AB5"/>
    <w:rsid w:val="00EE0131"/>
    <w:rsid w:val="00EE17B0"/>
    <w:rsid w:val="00EE2B16"/>
    <w:rsid w:val="00EE5870"/>
    <w:rsid w:val="00EF06D9"/>
    <w:rsid w:val="00F23E85"/>
    <w:rsid w:val="00F27669"/>
    <w:rsid w:val="00F30C64"/>
    <w:rsid w:val="00F32BA2"/>
    <w:rsid w:val="00F32CDB"/>
    <w:rsid w:val="00F4327D"/>
    <w:rsid w:val="00F50D96"/>
    <w:rsid w:val="00F52ACF"/>
    <w:rsid w:val="00F565FE"/>
    <w:rsid w:val="00F629A5"/>
    <w:rsid w:val="00F63A70"/>
    <w:rsid w:val="00F64C87"/>
    <w:rsid w:val="00F70472"/>
    <w:rsid w:val="00F740D7"/>
    <w:rsid w:val="00F7534E"/>
    <w:rsid w:val="00F80D99"/>
    <w:rsid w:val="00F84CF8"/>
    <w:rsid w:val="00F85307"/>
    <w:rsid w:val="00F86095"/>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aliases w:val="CET Top_page"/>
    <w:rsid w:val="004E0F84"/>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25517"/>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25517"/>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Bibliografia1">
    <w:name w:val="Bibliografia1"/>
    <w:basedOn w:val="Normale"/>
    <w:rsid w:val="00BD4CFF"/>
    <w:pPr>
      <w:spacing w:line="240" w:lineRule="auto"/>
      <w:ind w:left="720" w:hanging="720"/>
    </w:pPr>
  </w:style>
  <w:style w:type="character" w:styleId="Testosegnaposto">
    <w:name w:val="Placeholder Text"/>
    <w:basedOn w:val="Carpredefinitoparagrafo"/>
    <w:uiPriority w:val="99"/>
    <w:semiHidden/>
    <w:rsid w:val="005151E5"/>
    <w:rPr>
      <w:color w:val="808080"/>
    </w:rPr>
  </w:style>
  <w:style w:type="paragraph" w:styleId="Revisione">
    <w:name w:val="Revision"/>
    <w:hidden/>
    <w:uiPriority w:val="99"/>
    <w:semiHidden/>
    <w:rsid w:val="00CC52B4"/>
    <w:pPr>
      <w:spacing w:after="0" w:line="240" w:lineRule="auto"/>
    </w:pPr>
    <w:rPr>
      <w:rFonts w:ascii="Arial" w:eastAsia="Times New Roman" w:hAnsi="Arial" w:cs="Times New Roman"/>
      <w:sz w:val="18"/>
      <w:szCs w:val="20"/>
      <w:lang w:val="en-GB"/>
    </w:rPr>
  </w:style>
  <w:style w:type="character" w:customStyle="1" w:styleId="fontstyle01">
    <w:name w:val="fontstyle01"/>
    <w:basedOn w:val="Carpredefinitoparagrafo"/>
    <w:rsid w:val="00526AA8"/>
    <w:rPr>
      <w:rFonts w:ascii="TimesNewRomanPSMT" w:hAnsi="TimesNewRomanPSMT" w:hint="default"/>
      <w:b w:val="0"/>
      <w:bCs w:val="0"/>
      <w:i w:val="0"/>
      <w:iCs w:val="0"/>
      <w:color w:val="000000"/>
      <w:sz w:val="24"/>
      <w:szCs w:val="24"/>
    </w:rPr>
  </w:style>
  <w:style w:type="character" w:customStyle="1" w:styleId="Menzionenonrisolta1">
    <w:name w:val="Menzione non risolta1"/>
    <w:basedOn w:val="Carpredefinitoparagrafo"/>
    <w:uiPriority w:val="99"/>
    <w:rsid w:val="00526AA8"/>
    <w:rPr>
      <w:color w:val="605E5C"/>
      <w:shd w:val="clear" w:color="auto" w:fill="E1DFDD"/>
    </w:rPr>
  </w:style>
  <w:style w:type="character" w:customStyle="1" w:styleId="fontstyle21">
    <w:name w:val="fontstyle21"/>
    <w:basedOn w:val="Carpredefinitoparagrafo"/>
    <w:rsid w:val="0031617C"/>
    <w:rPr>
      <w:rFonts w:ascii="Calibri-Italic" w:hAnsi="Calibri-Italic" w:hint="default"/>
      <w:b w:val="0"/>
      <w:bCs w:val="0"/>
      <w:i/>
      <w:iCs/>
      <w:color w:val="000000"/>
      <w:sz w:val="22"/>
      <w:szCs w:val="22"/>
    </w:rPr>
  </w:style>
  <w:style w:type="character" w:customStyle="1" w:styleId="fontstyle31">
    <w:name w:val="fontstyle31"/>
    <w:basedOn w:val="Carpredefinitoparagrafo"/>
    <w:rsid w:val="0031617C"/>
    <w:rPr>
      <w:rFonts w:ascii="Calibri-Bold" w:hAnsi="Calibri-Bold" w:hint="default"/>
      <w:b/>
      <w:bCs/>
      <w:i w:val="0"/>
      <w:iCs w:val="0"/>
      <w:color w:val="000000"/>
      <w:sz w:val="22"/>
      <w:szCs w:val="22"/>
    </w:rPr>
  </w:style>
  <w:style w:type="character" w:styleId="Collegamentovisitato">
    <w:name w:val="FollowedHyperlink"/>
    <w:basedOn w:val="Carpredefinitoparagrafo"/>
    <w:uiPriority w:val="99"/>
    <w:semiHidden/>
    <w:unhideWhenUsed/>
    <w:rsid w:val="009210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74096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07/relationships/hdphoto" Target="media/hdphoto1.wdp"/><Relationship Id="rId12" Type="http://schemas.openxmlformats.org/officeDocument/2006/relationships/image" Target="media/image4.jpeg"/><Relationship Id="rId13" Type="http://schemas.microsoft.com/office/2007/relationships/hdphoto" Target="media/hdphoto2.wdp"/><Relationship Id="rId14" Type="http://schemas.openxmlformats.org/officeDocument/2006/relationships/fontTable" Target="fontTable.xml"/><Relationship Id="rId15" Type="http://schemas.openxmlformats.org/officeDocument/2006/relationships/theme" Target="theme/theme1.xml"/><Relationship Id="rId19"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89AE0-CE2B-4A40-BD65-01B847DAD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Pages>
  <Words>13055</Words>
  <Characters>74420</Characters>
  <Application>Microsoft Macintosh Word</Application>
  <DocSecurity>0</DocSecurity>
  <Lines>620</Lines>
  <Paragraphs>1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7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biola Amaducci - fabiola.amaducci@studio.unibo.it</cp:lastModifiedBy>
  <cp:revision>5</cp:revision>
  <cp:lastPrinted>2015-05-12T18:31:00Z</cp:lastPrinted>
  <dcterms:created xsi:type="dcterms:W3CDTF">2022-03-22T11:35:00Z</dcterms:created>
  <dcterms:modified xsi:type="dcterms:W3CDTF">2022-03-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nMaZBtzA"/&gt;&lt;style id="http://www.zotero.org/styles/process-safety-and-environmental-protection" hasBibliography="1" bibliographyStyleHasBeenSet="1"/&gt;&lt;prefs&gt;&lt;pref name="fieldType" value="Field"/</vt:lpwstr>
  </property>
  <property fmtid="{D5CDD505-2E9C-101B-9397-08002B2CF9AE}" pid="3" name="ZOTERO_PREF_2">
    <vt:lpwstr>&gt;&lt;pref name="storeReferences" value="true"/&gt;&lt;/prefs&gt;&lt;/data&gt;</vt:lpwstr>
  </property>
</Properties>
</file>